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D3722C">
      <w:pPr>
        <w:pStyle w:val="Title"/>
      </w:pPr>
      <w:bookmarkStart w:id="0" w:name="_GoBack"/>
      <w:bookmarkEnd w:id="0"/>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1" w:name="_Ref407025212"/>
      <w:r w:rsidR="003C55CB">
        <w:rPr>
          <w:rStyle w:val="FootnoteReference"/>
        </w:rPr>
        <w:footnoteReference w:id="1"/>
      </w:r>
      <w:bookmarkEnd w:id="1"/>
      <w:r w:rsidR="003C55CB" w:rsidRPr="003C55CB">
        <w:rPr>
          <w:vertAlign w:val="superscript"/>
        </w:rPr>
        <w:t>,</w:t>
      </w:r>
      <w:bookmarkStart w:id="2" w:name="_Ref407025258"/>
      <w:r w:rsidR="003C55CB">
        <w:rPr>
          <w:rStyle w:val="FootnoteReference"/>
        </w:rPr>
        <w:footnoteReference w:id="2"/>
      </w:r>
      <w:bookmarkEnd w:id="2"/>
      <w:r w:rsidRPr="00A24306">
        <w:t>, Zamin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60093E">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5C3FF3">
        <w:rPr>
          <w:vertAlign w:val="superscript"/>
        </w:rPr>
      </w:r>
      <w:r w:rsidR="005C3FF3">
        <w:rPr>
          <w:vertAlign w:val="superscript"/>
        </w:rPr>
        <w:fldChar w:fldCharType="separate"/>
      </w:r>
      <w:r w:rsidR="0060093E" w:rsidRPr="0060093E">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5C3FF3">
        <w:rPr>
          <w:vertAlign w:val="superscript"/>
        </w:rPr>
      </w:r>
      <w:r w:rsidR="005C3FF3">
        <w:rPr>
          <w:vertAlign w:val="superscript"/>
        </w:rPr>
        <w:fldChar w:fldCharType="separate"/>
      </w:r>
      <w:r w:rsidR="0060093E" w:rsidRPr="0060093E">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5C3FF3">
        <w:fldChar w:fldCharType="separate"/>
      </w:r>
      <w:r w:rsidR="0060093E" w:rsidRPr="0060093E">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5C3FF3">
        <w:fldChar w:fldCharType="separate"/>
      </w:r>
      <w:r w:rsidR="0060093E" w:rsidRPr="0060093E">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60093E" w:rsidRPr="0060093E">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60093E" w:rsidRPr="0060093E">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60093E" w:rsidRPr="0060093E">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Valentin Ruano Rubio</w:t>
      </w:r>
      <w:bookmarkStart w:id="3" w:name="_Ref407025337"/>
      <w:r w:rsidR="00E13949">
        <w:rPr>
          <w:rStyle w:val="FootnoteReference"/>
        </w:rPr>
        <w:footnoteReference w:id="5"/>
      </w:r>
      <w:bookmarkEnd w:id="3"/>
      <w:r w:rsidR="00395FA2">
        <w:t xml:space="preserve">, </w:t>
      </w:r>
      <w:r w:rsidRPr="00A24306">
        <w:t>Bronwyn MacInnis</w:t>
      </w:r>
      <w:r w:rsidR="005C3FF3">
        <w:rPr>
          <w:vertAlign w:val="superscript"/>
        </w:rPr>
        <w:fldChar w:fldCharType="begin"/>
      </w:r>
      <w:r w:rsidR="00630078">
        <w:instrText xml:space="preserve"> NOTEREF _Ref407025337 \f \h </w:instrText>
      </w:r>
      <w:r w:rsidR="005C3FF3">
        <w:rPr>
          <w:vertAlign w:val="superscript"/>
        </w:rPr>
      </w:r>
      <w:r w:rsidR="005C3FF3">
        <w:rPr>
          <w:vertAlign w:val="superscript"/>
        </w:rPr>
        <w:fldChar w:fldCharType="separate"/>
      </w:r>
      <w:r w:rsidR="0060093E" w:rsidRPr="0060093E">
        <w:rPr>
          <w:rStyle w:val="FootnoteReference"/>
        </w:rPr>
        <w:t>5</w:t>
      </w:r>
      <w:r w:rsidR="005C3FF3">
        <w:rPr>
          <w:vertAlign w:val="superscript"/>
        </w:rPr>
        <w:fldChar w:fldCharType="end"/>
      </w:r>
      <w:r w:rsidRPr="00A24306">
        <w:t>,</w:t>
      </w:r>
      <w:r w:rsidR="00BE5D41">
        <w:t xml:space="preserve"> Jonathan Mwangi</w:t>
      </w:r>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60093E">
        <w:rPr>
          <w:vertAlign w:val="superscript"/>
        </w:rPr>
        <w:t>7</w:t>
      </w:r>
      <w:r w:rsidR="00EA015D" w:rsidRPr="0085327A">
        <w:rPr>
          <w:vertAlign w:val="superscript"/>
        </w:rPr>
        <w:fldChar w:fldCharType="end"/>
      </w:r>
      <w:r w:rsidR="00BE5D41">
        <w:t>,</w:t>
      </w:r>
      <w:r w:rsidRPr="00A24306">
        <w:t xml:space="preserve"> </w:t>
      </w:r>
      <w:r w:rsidR="00BE5D41">
        <w:t>Upeka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60093E">
        <w:rPr>
          <w:vertAlign w:val="superscript"/>
        </w:rPr>
        <w:t>8</w:t>
      </w:r>
      <w:r w:rsidR="00EA015D" w:rsidRPr="0085327A">
        <w:rPr>
          <w:vertAlign w:val="superscript"/>
        </w:rPr>
        <w:fldChar w:fldCharType="end"/>
      </w:r>
      <w:r w:rsidR="00BE5D41">
        <w:t xml:space="preserve">, </w:t>
      </w:r>
      <w:r w:rsidRPr="00A24306">
        <w:t>Lisa Ranford-Cartwright</w:t>
      </w:r>
      <w:bookmarkStart w:id="4" w:name="_Ref417453778"/>
      <w:r w:rsidR="00E13949">
        <w:rPr>
          <w:rStyle w:val="FootnoteReference"/>
        </w:rPr>
        <w:footnoteReference w:id="7"/>
      </w:r>
      <w:bookmarkEnd w:id="4"/>
      <w:r w:rsidRPr="00A24306">
        <w:t>, Michael Ferdig</w:t>
      </w:r>
      <w:bookmarkStart w:id="5" w:name="_Ref417453876"/>
      <w:r w:rsidR="00E13949">
        <w:rPr>
          <w:rStyle w:val="FootnoteReference"/>
        </w:rPr>
        <w:footnoteReference w:id="8"/>
      </w:r>
      <w:bookmarkEnd w:id="5"/>
      <w:r w:rsidRPr="00A24306">
        <w:t xml:space="preserve">, </w:t>
      </w:r>
      <w:r w:rsidR="00CE7736">
        <w:t>Karen Hayton</w:t>
      </w:r>
      <w:r w:rsidR="005C3FF3">
        <w:fldChar w:fldCharType="begin"/>
      </w:r>
      <w:r w:rsidR="00630078">
        <w:instrText xml:space="preserve"> NOTEREF _Ref407025357 \f \h </w:instrText>
      </w:r>
      <w:r w:rsidR="005C3FF3">
        <w:fldChar w:fldCharType="separate"/>
      </w:r>
      <w:r w:rsidR="0060093E" w:rsidRPr="0060093E">
        <w:rPr>
          <w:rStyle w:val="FootnoteReference"/>
        </w:rPr>
        <w:t>9</w:t>
      </w:r>
      <w:r w:rsidR="005C3FF3">
        <w:fldChar w:fldCharType="end"/>
      </w:r>
      <w:r w:rsidR="00CE7736">
        <w:t xml:space="preserve">, </w:t>
      </w:r>
      <w:r w:rsidRPr="00A24306">
        <w:t>Xinzhuan Su</w:t>
      </w:r>
      <w:bookmarkStart w:id="6" w:name="_Ref407025357"/>
      <w:r w:rsidR="00CE7736">
        <w:rPr>
          <w:rStyle w:val="FootnoteReference"/>
        </w:rPr>
        <w:footnoteReference w:id="9"/>
      </w:r>
      <w:bookmarkEnd w:id="6"/>
      <w:r w:rsidRPr="00A24306">
        <w:t>, Thomas Wellems</w:t>
      </w:r>
      <w:r w:rsidR="005C3FF3">
        <w:rPr>
          <w:vertAlign w:val="superscript"/>
        </w:rPr>
        <w:fldChar w:fldCharType="begin"/>
      </w:r>
      <w:r w:rsidR="00630078">
        <w:instrText xml:space="preserve"> NOTEREF _Ref407025357 \f \h </w:instrText>
      </w:r>
      <w:r w:rsidR="005C3FF3">
        <w:rPr>
          <w:vertAlign w:val="superscript"/>
        </w:rPr>
      </w:r>
      <w:r w:rsidR="005C3FF3">
        <w:rPr>
          <w:vertAlign w:val="superscript"/>
        </w:rPr>
        <w:fldChar w:fldCharType="separate"/>
      </w:r>
      <w:r w:rsidR="0060093E" w:rsidRPr="0060093E">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60093E" w:rsidRPr="0060093E">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60093E" w:rsidRPr="0060093E">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5C3FF3">
        <w:rPr>
          <w:vertAlign w:val="superscript"/>
        </w:rPr>
      </w:r>
      <w:r w:rsidR="005C3FF3">
        <w:rPr>
          <w:vertAlign w:val="superscript"/>
        </w:rPr>
        <w:fldChar w:fldCharType="separate"/>
      </w:r>
      <w:r w:rsidR="0060093E" w:rsidRPr="0060093E">
        <w:rPr>
          <w:rStyle w:val="FootnoteReference"/>
        </w:rPr>
        <w:t>1</w:t>
      </w:r>
      <w:r w:rsidR="005C3FF3">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 xml:space="preserve">genotype-phenotype studies within the crosses themselves. We </w:t>
      </w:r>
      <w:r w:rsidR="00624AF9">
        <w:t xml:space="preserve">use the variation data to address </w:t>
      </w:r>
      <w:r w:rsidR="00B11DF3">
        <w:t xml:space="preserve">open questions regarding meiotic recombination, including the relative contribution of crossover and non-crossover </w:t>
      </w:r>
      <w:r w:rsidR="00213F97">
        <w:t>events</w:t>
      </w:r>
      <w:r w:rsidR="00B11DF3">
        <w:t xml:space="preserve">, and the </w:t>
      </w:r>
      <w:r w:rsidR="00546EC1">
        <w:t>rate of intragenic recombination</w:t>
      </w:r>
      <w:r w:rsidR="00B11DF3">
        <w:t xml:space="preserve">. Finally, we study a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C3FF3">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C3FF3">
        <w:fldChar w:fldCharType="separate"/>
      </w:r>
      <w:r w:rsidR="00194EE4" w:rsidRPr="00194EE4">
        <w:rPr>
          <w:noProof/>
        </w:rPr>
        <w:t>(Roy et al. 2008)</w:t>
      </w:r>
      <w:r w:rsidR="005C3FF3">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C3FF3">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C3FF3">
        <w:fldChar w:fldCharType="separate"/>
      </w:r>
      <w:r w:rsidR="00194EE4" w:rsidRPr="00194EE4">
        <w:rPr>
          <w:noProof/>
        </w:rPr>
        <w:t>(Jeffares et al. 2007; Haerty &amp; Golding 2011; Tan et al. 2010)</w:t>
      </w:r>
      <w:r w:rsidR="005C3FF3">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t xml:space="preserve">. </w:t>
      </w:r>
      <w:r w:rsidR="00016DA9">
        <w:t>Sequencing of replicates provides one strate</w:t>
      </w:r>
      <w:r w:rsidR="00E52F83">
        <w:t>gy for mitigating errors</w:t>
      </w:r>
      <w:r w:rsidR="00016DA9">
        <w:t>.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xml:space="preserve">. While a small number of </w:t>
      </w:r>
      <w:r w:rsidR="00123EBE" w:rsidRPr="0083016F">
        <w:rPr>
          <w:i/>
        </w:rPr>
        <w:t>de novo</w:t>
      </w:r>
      <w:r w:rsidR="00123EBE">
        <w:t xml:space="preserve"> mutations are expected in progeny of a cross, the vast majority of Mendelian inconsistencies will reflect errors in variant discovery and/or genotyping, and thus can be used to calibrate methods and filter data</w:t>
      </w:r>
      <w:r w:rsidR="00890734">
        <w:t xml:space="preserve">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C3FF3">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194EE4" w:rsidRPr="00194EE4">
        <w:rPr>
          <w:noProof/>
        </w:rPr>
        <w:t>(Walliker et al. 1987)</w:t>
      </w:r>
      <w:r w:rsidR="005C3FF3">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C3FF3">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C3FF3">
        <w:fldChar w:fldCharType="separate"/>
      </w:r>
      <w:r w:rsidR="00194EE4" w:rsidRPr="00194EE4">
        <w:rPr>
          <w:noProof/>
        </w:rPr>
        <w:t>(Wellems et al. 1991)</w:t>
      </w:r>
      <w:r w:rsidR="005C3FF3">
        <w:fldChar w:fldCharType="end"/>
      </w:r>
      <w:r w:rsidR="00A72CFF">
        <w:t xml:space="preserve"> and host specificity </w:t>
      </w:r>
      <w:r w:rsidR="005C3FF3">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194EE4" w:rsidRPr="00194EE4">
        <w:rPr>
          <w:noProof/>
        </w:rPr>
        <w:t>(Hayton et al. 2008)</w:t>
      </w:r>
      <w:r w:rsidR="005C3FF3">
        <w:fldChar w:fldCharType="end"/>
      </w:r>
      <w:r w:rsidR="00A72CFF">
        <w:t xml:space="preserve">. However, although </w:t>
      </w:r>
      <w:r w:rsidR="00367A11">
        <w:t xml:space="preserve">only a limited number of </w:t>
      </w:r>
      <w:r w:rsidR="00A72CFF">
        <w:t xml:space="preserve">crosses </w:t>
      </w:r>
      <w:r w:rsidR="00367A11">
        <w:t>are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367A11" w:rsidRPr="00367A11">
        <w:rPr>
          <w:noProof/>
        </w:rPr>
        <w:t>(Ranford-Cartwright &amp; Mwangi 2012)</w:t>
      </w:r>
      <w:r w:rsidR="005C3FF3">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These three crosses are therefore a precious resource for studying genome variation</w:t>
      </w:r>
      <w:r w:rsidR="00624AF9">
        <w:t xml:space="preserve"> in </w:t>
      </w:r>
      <w:r w:rsidR="00624AF9" w:rsidRPr="00624AF9">
        <w:rPr>
          <w:i/>
        </w:rPr>
        <w:t>P. falciparum</w:t>
      </w:r>
      <w:r w:rsidR="00A72CFF">
        <w:t xml:space="preserve">,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5C3FF3">
        <w:fldChar w:fldCharType="begin" w:fldLock="1"/>
      </w:r>
      <w:r w:rsidR="00750C95">
        <w:instrText>ADDIN CSL_CITATION { "citationItems" : [ { "id" : "ITEM-1", "itemData" : { "DOI" : "10.1038/nrg2126", "ISSN" : "1471-0056", "PMID" : "17572690", "abstract" : "Genetic studies of Plasmodium falciparum laboratory crosses and field isolates have produced valuable insights into determinants of drug responses, antigenic variation, disease virulence, cellular development and population structures of these virulent human malaria parasites. Full-genome sequences and high-resolution haplotype maps of SNPs and microsatellites are now available for all 14 parasite chromosomes. Rapidly increasing genetic and genomic information on Plasmodium parasites, mosquitoes and humans will combine as a rich resource for new advances in our understanding of malaria, its transmission and its manifestations of disease.", "author" : [ { "dropping-particle" : "", "family" : "Su", "given" : "Xinzhuan", "non-dropping-particle" : "", "parse-names" : false, "suffix" : "" }, { "dropping-particle" : "", "family" : "Hayton", "given" : "Karen", "non-dropping-particle" : "", "parse-names" : false, "suffix" : "" }, { "dropping-particle" : "", "family" : "Wellems", "given" : "Thomas E", "non-dropping-particle" : "", "parse-names" : false, "suffix" : "" } ], "container-title" : "Nature reviews. Genetics", "id" : "ITEM-1", "issue" : "7", "issued" : { "date-parts" : [ [ "2007", "7" ] ] }, "page" : "497-506", "publisher" : "Nature Publishing Group", "title" : "Genetic linkage and association analyses for trait mapping in Plasmodium falciparum.", "title-short" : "Nat Rev Genet", "type" : "article-journal", "volume" : "8" }, "uris" : [ "http://www.mendeley.com/documents/?uuid=2a6756ec-78d2-43b5-af64-662e8ca78c2c"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Su et al. 2007; Ranford-Cartwright &amp; Mwangi 2012)", "plainTextFormattedCitation" : "(Su et al. 2007; Ranford-Cartwright &amp; Mwangi 2012)", "previouslyFormattedCitation" : "(Ranford-Cartwright &amp; Mwangi 2012)" }, "properties" : { "noteIndex" : 0 }, "schema" : "https://github.com/citation-style-language/schema/raw/master/csl-citation.json" }</w:instrText>
      </w:r>
      <w:r w:rsidR="005C3FF3">
        <w:fldChar w:fldCharType="separate"/>
      </w:r>
      <w:r w:rsidR="00750C95" w:rsidRPr="00750C95">
        <w:rPr>
          <w:noProof/>
        </w:rPr>
        <w:t>(Su et al. 2007; Ranford-Cartwright &amp; Mwangi 2012)</w:t>
      </w:r>
      <w:r w:rsidR="005C3FF3">
        <w:fldChar w:fldCharType="end"/>
      </w:r>
      <w:r>
        <w:t xml:space="preserve">. We use a combination of methods for variant discovery, leveraging both alignment of sequence reads to the 3D7 reference genome </w:t>
      </w:r>
      <w:r w:rsidR="005C3FF3">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C3FF3">
        <w:fldChar w:fldCharType="separate"/>
      </w:r>
      <w:r w:rsidR="008F4EA1" w:rsidRPr="008F4EA1">
        <w:rPr>
          <w:noProof/>
        </w:rPr>
        <w:t>(DePristo et al. 2011; Li &amp; Durbin 2009; McKenna et al. 2010)</w:t>
      </w:r>
      <w:r w:rsidR="005C3FF3">
        <w:fldChar w:fldCharType="end"/>
      </w:r>
      <w:r w:rsidR="00194EE4">
        <w:t xml:space="preserve"> </w:t>
      </w:r>
      <w:r>
        <w:t>and reference-fre</w:t>
      </w:r>
      <w:r w:rsidR="00194EE4">
        <w:t xml:space="preserve">e sequence assembly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194EE4" w:rsidRPr="00194EE4">
        <w:rPr>
          <w:noProof/>
        </w:rPr>
        <w:t>(Iqbal et al. 2012)</w:t>
      </w:r>
      <w:r w:rsidR="005C3FF3">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w:t>
      </w:r>
      <w:r w:rsidR="002759C7">
        <w:t xml:space="preserve"> These </w:t>
      </w:r>
      <w:r w:rsidR="002759C7">
        <w:lastRenderedPageBreak/>
        <w:t>data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w:t>
      </w:r>
      <w:r w:rsidR="00546EC1">
        <w:t>the rate of intragenic recombination</w:t>
      </w:r>
      <w:r w:rsidR="006E7EA9">
        <w:t xml:space="preserve">.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w:t>
      </w:r>
      <w:r>
        <w:lastRenderedPageBreak/>
        <w:t xml:space="preserve">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r w:rsidR="00EE0300" w:rsidRPr="008F4EA1">
        <w:rPr>
          <w:i/>
        </w:rPr>
        <w:t>var</w:t>
      </w:r>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r w:rsidR="00EE0300" w:rsidRPr="008F4EA1">
        <w:rPr>
          <w:i/>
        </w:rPr>
        <w:t>rif</w:t>
      </w:r>
      <w:r w:rsidR="005D178D">
        <w:t xml:space="preserve"> and </w:t>
      </w:r>
      <w:r w:rsidR="00EE0300" w:rsidRPr="008F4EA1">
        <w:rPr>
          <w:i/>
        </w:rPr>
        <w:t>stevor</w:t>
      </w:r>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lastRenderedPageBreak/>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9" w:history="1">
        <w:r w:rsidR="0083016F" w:rsidRPr="000B39EA">
          <w:rPr>
            <w:rStyle w:val="Hyperlink"/>
          </w:rPr>
          <w:t>http://www.malariagen.net/apps/pf-crosses</w:t>
        </w:r>
      </w:hyperlink>
      <w:r w:rsidR="0083016F">
        <w:t>.</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w:t>
      </w:r>
      <w:r w:rsidR="00750C95">
        <w:t>; Table S4</w:t>
      </w:r>
      <w:r w:rsidR="00BC5A53">
        <w:t xml:space="preserve">). </w:t>
      </w:r>
      <w:r w:rsidR="00D1018D">
        <w:t>We estimated a SNP FDR between 0.6-2.7% for the alignment-based calling method and between 0.0-1.1% for the assembly</w:t>
      </w:r>
      <w:r w:rsidR="0063600E">
        <w:t>-based calling method (Table S5</w:t>
      </w:r>
      <w:r w:rsidR="00D1018D">
        <w:t>). INDEL FDR estimates were higher for both calling methods, in the range 8.3-12.5%</w:t>
      </w:r>
      <w:r w:rsidR="00A74395">
        <w:t xml:space="preserve">, however we </w:t>
      </w:r>
      <w:r w:rsidR="00F2574B">
        <w:t>found</w:t>
      </w:r>
      <w:r w:rsidR="00A74395">
        <w:t xml:space="preserve"> a </w:t>
      </w:r>
      <w:r w:rsidR="00F2574B">
        <w:t xml:space="preserve">high rate </w:t>
      </w:r>
      <w:r w:rsidR="00A74395">
        <w:t xml:space="preserve">of </w:t>
      </w:r>
      <w:r w:rsidR="00F2574B">
        <w:t xml:space="preserve">INDEL </w:t>
      </w:r>
      <w:r w:rsidR="00A74395">
        <w:t>discordances between previously published sequences</w:t>
      </w:r>
      <w:r w:rsidR="00C50688">
        <w:t xml:space="preserve"> (Supplementary Information; Figure S17)</w:t>
      </w:r>
      <w:r w:rsidR="00F2574B">
        <w:t>, making</w:t>
      </w:r>
      <w:r w:rsidR="00A74395">
        <w:t xml:space="preserve"> accurate FDR estimation difficult</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w:t>
      </w:r>
      <w:r w:rsidR="00CF2092">
        <w:lastRenderedPageBreak/>
        <w:t xml:space="preserve">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poly(AT) repeats. In coding regions 77% of </w:t>
      </w:r>
      <w:r w:rsidR="00F230BE">
        <w:t>INDEL</w:t>
      </w:r>
      <w:r w:rsidR="00FE0FEE">
        <w:t>s were STR variations, of which the majority were within poly(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repeats are unusually abundant within the exome</w:t>
      </w:r>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w:t>
      </w:r>
      <w:r w:rsidR="00F2574B">
        <w:t xml:space="preserve">, whereas most non-coding </w:t>
      </w:r>
      <w:r w:rsidR="0042544D">
        <w:t>INDEL</w:t>
      </w:r>
      <w:r w:rsidR="00F2574B">
        <w:t>s were size multiples of 2</w:t>
      </w:r>
      <w:r>
        <w:t xml:space="preserv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lastRenderedPageBreak/>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bp</w:t>
      </w:r>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r w:rsidR="00EE0300" w:rsidRPr="00EE0300">
        <w:rPr>
          <w:i/>
        </w:rPr>
        <w:t>dblmsp</w:t>
      </w:r>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w:t>
      </w:r>
      <w:r w:rsidR="00936076">
        <w:lastRenderedPageBreak/>
        <w:t>programmed double strand breaks (DSBs) 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F2574B">
        <w:t xml:space="preserve">S10 and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 xml:space="preserve">was 21.16Mb giving an average CO recombination rate of 13.5 kb/cM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r w:rsidR="00C82549">
        <w:t>Kruskal-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w:t>
      </w:r>
      <w:r>
        <w:lastRenderedPageBreak/>
        <w:t xml:space="preserve">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w:t>
      </w:r>
      <w:r w:rsidR="00121EF5">
        <w:t xml:space="preserve"> corresponding to a mean tract length of 1.4kb</w:t>
      </w:r>
      <w:r>
        <w:t>,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E). Assuming this model for the tract length distribution, simulations predicted an NCO discovery rate of 40% for HB3 x Dd2, 39% for 7G8 x GB4, and 45% for 3D7 x HB3 where the marker density was slightly higher</w:t>
      </w:r>
      <w:r w:rsidR="0083016F">
        <w:t xml:space="preserve"> (Supplementary Information)</w:t>
      </w:r>
      <w:r>
        <w:t xml:space="preserve">.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NCO conversion tracts falling entirely within a gene, 110 (48%) spanning a gene boundary, 35 (15%) entirely spanning a gene, and 14 (6%) intergenic. </w:t>
      </w:r>
    </w:p>
    <w:p w:rsidR="00EB143B" w:rsidRDefault="00EB143B" w:rsidP="00EB143B">
      <w:r>
        <w:lastRenderedPageBreak/>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5358C1">
        <w:t>This amplification conf</w:t>
      </w:r>
      <w:r w:rsidR="00184795">
        <w:t xml:space="preserve">ers </w:t>
      </w:r>
      <w:r>
        <w:t xml:space="preserve">mefloquin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5C3FF3">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5C3FF3">
        <w:fldChar w:fldCharType="separate"/>
      </w:r>
      <w:r w:rsidR="00686F39" w:rsidRPr="00686F39">
        <w:rPr>
          <w:noProof/>
        </w:rPr>
        <w:t>(Wellems et al. 1990)</w:t>
      </w:r>
      <w:r w:rsidR="005C3FF3">
        <w:fldChar w:fldCharType="end"/>
      </w:r>
      <w:r w:rsidR="00686F39">
        <w:t xml:space="preserve"> with evidence for meiotic recombination within the amplified region in two progeny clones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5C3FF3">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5C3FF3">
        <w:fldChar w:fldCharType="separate"/>
      </w:r>
      <w:r w:rsidRPr="0069322E">
        <w:rPr>
          <w:noProof/>
        </w:rPr>
        <w:t>(Kidgell et al. 2006; Heinberg et al. 2013)</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w:t>
      </w:r>
      <w:r w:rsidR="005A420C">
        <w:lastRenderedPageBreak/>
        <w:t xml:space="preserve">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Alignment of re</w:t>
      </w:r>
      <w:r w:rsidR="00F57A57">
        <w:t xml:space="preserve">ad pairs indicated that </w:t>
      </w:r>
      <w:r w:rsidR="00DC4403">
        <w:t>the Dd2 amplification was arranged as a tandem inversion</w:t>
      </w:r>
      <w:r w:rsidR="00D24847">
        <w:t xml:space="preserve"> (Figure 4D)</w:t>
      </w:r>
      <w:r w:rsidR="00DC4403">
        <w:t xml:space="preserve"> whereas 3D7, HB3 and 7G8 carried tandem </w:t>
      </w:r>
      <w:r w:rsidR="0083016F">
        <w:t>arrays</w:t>
      </w:r>
      <w:r w:rsidR="00D24847">
        <w:t xml:space="preserve"> (Figures 4A and 4E)</w:t>
      </w:r>
      <w:r w:rsidR="00DC4403">
        <w:t xml:space="preserve">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w:t>
      </w:r>
      <w:r w:rsidR="00D24847">
        <w:t xml:space="preserve"> (Figure 4D)</w:t>
      </w:r>
      <w:r w:rsidR="004925F5">
        <w:t xml:space="preserve"> which is not unexpected given that amplifications can be lost in culture </w:t>
      </w:r>
      <w:r w:rsidR="00686F39">
        <w:t>in the absence of drug pressure</w:t>
      </w:r>
      <w:r w:rsidR="00EC5F6F">
        <w:t xml:space="preserve">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F2574B">
        <w:t>; Figure S14-S16</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a tandem duplication and one copy of the region has been translocated to a different chromosome, however read orientation evidence </w:t>
      </w:r>
      <w:r>
        <w:lastRenderedPageBreak/>
        <w:t>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D24847" w:rsidRDefault="00DC6B87" w:rsidP="00F428AA">
      <w:pPr>
        <w:rPr>
          <w:color w:val="0000FF" w:themeColor="hyperlink"/>
          <w:u w:val="single"/>
        </w:rPr>
      </w:pPr>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D24847">
        <w:t>.</w:t>
      </w:r>
      <w:r w:rsidR="00F428AA">
        <w:t xml:space="preserve"> </w:t>
      </w:r>
      <w:r w:rsidR="00D24847">
        <w:t>The introduction page (Figure 5A) provides navigation to a set of tools, include</w:t>
      </w:r>
      <w:r w:rsidR="00F428AA">
        <w:t xml:space="preserve">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and a browser for visualising the sequence alignments themselves, implemented by embedding the LookSeq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filterbank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3F4A84">
      <w:pPr>
        <w:pStyle w:val="Heading1"/>
      </w:pPr>
      <w:r>
        <w:lastRenderedPageBreak/>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FD7AB6">
        <w:t xml:space="preserve">,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r>
        <w:rPr>
          <w:i/>
        </w:rPr>
        <w:t>var</w:t>
      </w:r>
      <w:r>
        <w:t xml:space="preserve"> genes, because divergence from the reference </w:t>
      </w:r>
      <w:r w:rsidR="0042585D">
        <w:t>genome</w:t>
      </w:r>
      <w:r>
        <w:t xml:space="preserve"> and </w:t>
      </w:r>
      <w:r w:rsidR="00CF7888">
        <w:t>paralogous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r w:rsidR="008337E7">
        <w:rPr>
          <w:i/>
        </w:rPr>
        <w:t>var</w:t>
      </w:r>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w:t>
      </w:r>
      <w:r w:rsidR="00BF5E41">
        <w:lastRenderedPageBreak/>
        <w:t xml:space="preserve">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quinolin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 xml:space="preserve">CO recombination rate in the range 12.7-14.3 kb/cM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lastRenderedPageBreak/>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will be required to robustly evaluate the support for different hotspot mode</w:t>
      </w:r>
      <w:r w:rsidR="00414247">
        <w:t xml:space="preserve">ls, </w:t>
      </w:r>
      <w:r w:rsidR="00ED4067">
        <w:t xml:space="preserve">however </w:t>
      </w:r>
      <w:r w:rsidR="00414247">
        <w:t>we observe</w:t>
      </w:r>
      <w:r w:rsidR="00ED4067">
        <w:t>d</w:t>
      </w:r>
      <w:r w:rsidR="00414247">
        <w:t xml:space="preserve"> recombination events</w:t>
      </w:r>
      <w:r w:rsidR="0084749C">
        <w:t xml:space="preserve"> frequently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DF4B94">
        <w:t xml:space="preserve">Secondly, </w:t>
      </w:r>
      <w:r w:rsidR="00090410">
        <w:t>g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4A6CF5"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t>
      </w:r>
      <w:r w:rsidR="00D70420">
        <w:lastRenderedPageBreak/>
        <w:t>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p>
    <w:p w:rsidR="00D51DCC" w:rsidRDefault="003C72B7" w:rsidP="002F7A46">
      <w:r>
        <w:t xml:space="preserve">The core genome </w:t>
      </w:r>
      <w:r w:rsidR="0017234E">
        <w:t xml:space="preserve">of </w:t>
      </w:r>
      <w:r w:rsidR="0017234E" w:rsidRPr="0017234E">
        <w:rPr>
          <w:i/>
        </w:rPr>
        <w:t>P. falciparum</w:t>
      </w:r>
      <w:r w:rsidR="0017234E">
        <w:t xml:space="preserve"> </w:t>
      </w:r>
      <w:r w:rsidR="00D51DCC">
        <w:t xml:space="preserve">thus </w:t>
      </w:r>
      <w:r>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w:t>
      </w:r>
      <w:r w:rsidR="004A6CF5">
        <w:t>come particularly</w:t>
      </w:r>
      <w:r w:rsidR="00E63D8E">
        <w:t xml:space="preserve"> relevant as malaria elimination intensifies in South-East Asia, applying ever stronger selective pressures to parasite populations.</w:t>
      </w:r>
    </w:p>
    <w:p w:rsidR="009E1600" w:rsidRDefault="009E1600" w:rsidP="000A1F02">
      <w:pPr>
        <w:pStyle w:val="Heading1"/>
      </w:pPr>
      <w:r>
        <w:t>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w:t>
      </w:r>
      <w:r w:rsidR="0042544D">
        <w:t>INDEL</w:t>
      </w:r>
      <w:r w:rsidR="00077681">
        <w:t xml:space="preserve">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rsidR="00077681">
        <w:rPr>
          <w:i/>
        </w:rPr>
        <w:t xml:space="preserve"> </w:t>
      </w:r>
      <w:r w:rsidR="004C0B1A">
        <w:t>(S</w:t>
      </w:r>
      <w:r w:rsidR="00077681">
        <w:t xml:space="preserve">upplementary </w:t>
      </w:r>
      <w:r w:rsidR="004C0B1A">
        <w:t>I</w:t>
      </w:r>
      <w:r w:rsidR="00077681">
        <w:t>nformation</w:t>
      </w:r>
      <w:r w:rsidR="004C0B1A">
        <w:t>)</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w:t>
      </w:r>
      <w:r w:rsidR="003C72B7">
        <w:lastRenderedPageBreak/>
        <w:t>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high and thus we assume</w:t>
      </w:r>
      <w:r w:rsidR="0042544D">
        <w:t>d</w:t>
      </w:r>
      <w:r>
        <w:t xml:space="preserve"> no crossovers were missed. </w:t>
      </w:r>
      <w:r w:rsidR="00F7616C">
        <w:t xml:space="preserve">To estimate the true conversion tract length distribution, conversion tracts were simulated </w:t>
      </w:r>
      <w:r w:rsidR="0042544D">
        <w:t xml:space="preserve">from geometric distributions with different values for the parameter </w:t>
      </w:r>
      <w:r w:rsidR="0042544D">
        <w:rPr>
          <w:i/>
        </w:rPr>
        <w:t>phi</w:t>
      </w:r>
      <w:r w:rsidR="0042544D">
        <w:t xml:space="preserve"> (the per-base-pair probability of extending a tract). Within each simulation run, </w:t>
      </w:r>
      <w:r w:rsidR="00F7616C">
        <w:t xml:space="preserve">the distribution of tract lengths that would be observed given the available markers within each cross was computed. </w:t>
      </w:r>
      <w:r w:rsidR="0042544D">
        <w:t>After all simulations were run, t</w:t>
      </w:r>
      <w:r w:rsidR="00F7616C">
        <w:t xml:space="preserve">he parameter </w:t>
      </w:r>
      <w:r w:rsidR="00F7616C" w:rsidRPr="00F7616C">
        <w:rPr>
          <w:i/>
        </w:rPr>
        <w:t>phi</w:t>
      </w:r>
      <w:r w:rsidR="00F7616C">
        <w:t xml:space="preserve"> was fitted</w:t>
      </w:r>
      <w:r w:rsidR="0042544D">
        <w:t xml:space="preserve"> to the data</w:t>
      </w:r>
      <w:r w:rsidR="00F7616C">
        <w:t xml:space="preserve">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pysamstats</w:t>
      </w:r>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1F6267" w:rsidRDefault="001F6267" w:rsidP="000A1F02">
      <w:pPr>
        <w:pStyle w:val="Heading1"/>
      </w:pPr>
      <w:r>
        <w:t>Acknowledgments</w:t>
      </w:r>
    </w:p>
    <w:p w:rsidR="001F6267" w:rsidRPr="001F6267" w:rsidRDefault="0042544D" w:rsidP="001F6267">
      <w:r w:rsidRPr="0042544D">
        <w:t>This work was supported in part by the Division of Intramural Research, National Institute of Allergy and Infectious Diseases, National Institutes of Health.</w:t>
      </w:r>
      <w:r>
        <w:t xml:space="preserve"> </w:t>
      </w:r>
      <w:r w:rsidR="001F6267" w:rsidRPr="001F6267">
        <w:t>Research in LRC’s laboratory was supported by the Wellcome Trust (grant reference number 091791).</w:t>
      </w:r>
      <w:r>
        <w:t xml:space="preserve"> </w:t>
      </w:r>
    </w:p>
    <w:p w:rsidR="005F76A4" w:rsidRDefault="005F76A4" w:rsidP="000A1F02">
      <w:pPr>
        <w:pStyle w:val="Heading1"/>
      </w:pPr>
      <w:r>
        <w:lastRenderedPageBreak/>
        <w:t>Tables</w:t>
      </w:r>
    </w:p>
    <w:p w:rsidR="005F76A4" w:rsidRPr="005F76A4" w:rsidRDefault="005F76A4" w:rsidP="005F76A4">
      <w:r>
        <w:rPr>
          <w:b/>
        </w:rPr>
        <w:t xml:space="preserve">Table 1. </w:t>
      </w:r>
      <w:r w:rsidRPr="007238BB">
        <w:t xml:space="preserve">Summary of </w:t>
      </w:r>
      <w:r>
        <w:t>sequence and variation data.</w:t>
      </w:r>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830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sz w:val="22"/>
                <w:szCs w:val="22"/>
              </w:rPr>
            </w:pPr>
          </w:p>
        </w:tc>
        <w:tc>
          <w:tcPr>
            <w:tcW w:w="1340"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4"/>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830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42544D" w:rsidP="0083016F">
            <w:pPr>
              <w:rPr>
                <w:rFonts w:asciiTheme="minorHAnsi" w:eastAsiaTheme="minorEastAsia" w:hAnsiTheme="minorHAnsi" w:cs="Arial"/>
              </w:rPr>
            </w:pPr>
            <w:r>
              <w:rPr>
                <w:rFonts w:asciiTheme="minorHAnsi" w:eastAsiaTheme="minorEastAsia" w:hAnsiTheme="minorHAnsi" w:cs="Arial"/>
              </w:rPr>
              <w:t>INDEL</w:t>
            </w:r>
            <w:r w:rsidR="005F76A4">
              <w:rPr>
                <w:rFonts w:asciiTheme="minorHAnsi" w:eastAsiaTheme="minorEastAsia" w:hAnsiTheme="minorHAnsi" w:cs="Arial"/>
              </w:rPr>
              <w:t xml:space="preserve"> diversity (kbp</w:t>
            </w:r>
            <w:r w:rsidR="005F76A4">
              <w:rPr>
                <w:rFonts w:asciiTheme="minorHAnsi" w:eastAsiaTheme="minorEastAsia" w:hAnsiTheme="minorHAnsi" w:cs="Arial"/>
                <w:vertAlign w:val="superscript"/>
              </w:rPr>
              <w:t>-1</w:t>
            </w:r>
            <w:r w:rsidR="005F76A4" w:rsidRPr="009D0DED">
              <w:rPr>
                <w:rFonts w:asciiTheme="minorHAnsi" w:eastAsiaTheme="minorEastAsia" w:hAnsiTheme="minorHAnsi" w:cs="Arial"/>
              </w:rPr>
              <w:t>)</w:t>
            </w:r>
            <w:r w:rsidR="005F76A4" w:rsidRPr="009D0DED">
              <w:rPr>
                <w:rStyle w:val="FootnoteReference"/>
                <w:rFonts w:asciiTheme="minorHAnsi" w:eastAsiaTheme="minorEastAsia" w:hAnsiTheme="minorHAnsi" w:cs="Arial"/>
              </w:rPr>
              <w:footnoteReference w:id="19"/>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sidRPr="009D0DED">
              <w:rPr>
                <w:rFonts w:asciiTheme="minorHAnsi" w:eastAsiaTheme="minorEastAsia" w:hAnsiTheme="minorHAnsi" w:cs="Arial"/>
              </w:rPr>
              <w:t>Marker spacing (bp)</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Pr>
        <w:pStyle w:val="Heading1"/>
      </w:pPr>
      <w:r>
        <w:lastRenderedPageBreak/>
        <w:t>Figures</w:t>
      </w:r>
    </w:p>
    <w:p w:rsidR="005F76A4" w:rsidRDefault="005F76A4" w:rsidP="005F76A4">
      <w:r>
        <w:rPr>
          <w:b/>
        </w:rPr>
        <w:t xml:space="preserve">Figure 1. </w:t>
      </w:r>
      <w:r>
        <w:t xml:space="preserve">Properties of INDELs.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poly(AT) repeats in non-coding regions. </w:t>
      </w:r>
      <w:r>
        <w:rPr>
          <w:b/>
        </w:rPr>
        <w:t>B</w:t>
      </w:r>
      <w:r>
        <w:t xml:space="preserve">, </w:t>
      </w:r>
      <w:r w:rsidR="004C0B1A">
        <w:t>A</w:t>
      </w:r>
      <w:r>
        <w:t xml:space="preserve">mino acids inserted and deleted (relative to the 3D7 reference genome). </w:t>
      </w:r>
      <w:r>
        <w:rPr>
          <w:b/>
        </w:rPr>
        <w:t>C</w:t>
      </w:r>
      <w:r>
        <w:t>, INDEL diversity in intergenic regions relative to the position of core promoters predicted by Brick et al. (2008).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5F76A4">
      <w:r w:rsidRPr="005F76A4">
        <w:rPr>
          <w:noProof/>
          <w:lang w:eastAsia="en-GB"/>
        </w:rPr>
        <w:drawing>
          <wp:inline distT="0" distB="0" distL="0" distR="0" wp14:anchorId="32062A96" wp14:editId="319C967B">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r>
        <w:rPr>
          <w:b/>
        </w:rPr>
        <w:lastRenderedPageBreak/>
        <w:t>Figure 2.</w:t>
      </w:r>
      <w:r>
        <w:t xml:space="preserve"> </w:t>
      </w:r>
      <w:r w:rsidR="004C0B1A">
        <w:t>Variation in n</w:t>
      </w:r>
      <w:r>
        <w:t xml:space="preserve">ucleotide diversity </w:t>
      </w:r>
      <w:r w:rsidR="004C0B1A">
        <w:t xml:space="preserve">over </w:t>
      </w:r>
      <w:r>
        <w:t xml:space="preserve">the core genome. Nucleotide diversity is shown for each cross in 500bp half-overlapping windows across the core genome (which excludes hypervariable regions containing </w:t>
      </w:r>
      <w:r>
        <w:rPr>
          <w:i/>
        </w:rPr>
        <w:t>var</w:t>
      </w:r>
      <w:r>
        <w:t xml:space="preserve">, </w:t>
      </w:r>
      <w:r>
        <w:rPr>
          <w:i/>
        </w:rPr>
        <w:t>rif</w:t>
      </w:r>
      <w:r>
        <w:t xml:space="preserve"> or </w:t>
      </w:r>
      <w:r>
        <w:rPr>
          <w:i/>
        </w:rPr>
        <w:t>stevor</w:t>
      </w:r>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r>
        <w:rPr>
          <w:i/>
        </w:rPr>
        <w:t xml:space="preserve">dblmsp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5F76A4">
      <w:r w:rsidRPr="005F76A4">
        <w:rPr>
          <w:noProof/>
          <w:lang w:eastAsia="en-GB"/>
        </w:rPr>
        <w:drawing>
          <wp:inline distT="0" distB="0" distL="0" distR="0" wp14:anchorId="5F45CC4A" wp14:editId="13BB2A65">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pPr>
        <w:spacing w:line="276" w:lineRule="auto"/>
      </w:pPr>
      <w:r>
        <w:br w:type="page"/>
      </w:r>
    </w:p>
    <w:p w:rsidR="005F76A4" w:rsidRDefault="005F76A4" w:rsidP="005F76A4">
      <w:r w:rsidRPr="00DA1F35">
        <w:rPr>
          <w:b/>
        </w:rPr>
        <w:lastRenderedPageBreak/>
        <w:t>Figure 3.</w:t>
      </w:r>
      <w:r>
        <w:t xml:space="preserve"> Crossover (CO) and non-crossover (NCO) recombination parameters. </w:t>
      </w:r>
      <w:r>
        <w:rPr>
          <w:b/>
        </w:rPr>
        <w:t>A,</w:t>
      </w:r>
      <w:r>
        <w:t xml:space="preserve"> </w:t>
      </w:r>
      <w:r w:rsidR="004C0B1A">
        <w:t xml:space="preserve">Genetic map length </w:t>
      </w:r>
      <w:r>
        <w:t xml:space="preserve">by cross. </w:t>
      </w:r>
      <w:r>
        <w:rPr>
          <w:b/>
        </w:rPr>
        <w:t xml:space="preserve">B, </w:t>
      </w:r>
      <w:r w:rsidR="004C0B1A">
        <w:t xml:space="preserve">Map length </w:t>
      </w:r>
      <w:r>
        <w:t xml:space="preserve">by chromosome. </w:t>
      </w:r>
      <w:r>
        <w:rPr>
          <w:b/>
        </w:rPr>
        <w:t>C,</w:t>
      </w:r>
      <w:r>
        <w:t xml:space="preserve"> CO recombination rate relative to centromere position. Error bars show the 95% confidence interval from 1000 bootstraps. </w:t>
      </w:r>
      <w:r>
        <w:rPr>
          <w:b/>
        </w:rPr>
        <w:t>D,</w:t>
      </w:r>
      <w:r>
        <w:t xml:space="preserve"> NCO tract length distribution.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p>
    <w:p w:rsidR="005F76A4" w:rsidRDefault="005F76A4" w:rsidP="005F76A4">
      <w:r w:rsidRPr="005F76A4">
        <w:rPr>
          <w:noProof/>
          <w:lang w:eastAsia="en-GB"/>
        </w:rPr>
        <w:drawing>
          <wp:inline distT="0" distB="0" distL="0" distR="0" wp14:anchorId="0E5633AB" wp14:editId="1C08EBD5">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pPr>
        <w:spacing w:line="276" w:lineRule="auto"/>
      </w:pPr>
      <w:r>
        <w:br w:type="page"/>
      </w:r>
    </w:p>
    <w:p w:rsidR="005F76A4" w:rsidRDefault="005F76A4" w:rsidP="005F76A4">
      <w:r w:rsidRPr="00DA1F35">
        <w:rPr>
          <w:b/>
        </w:rPr>
        <w:lastRenderedPageBreak/>
        <w:t>Figure 4.</w:t>
      </w:r>
      <w:r>
        <w:t xml:space="preserve"> Copy number variation and recombination spanning the anti-folate resistance gene </w:t>
      </w:r>
      <w:r>
        <w:rPr>
          <w:i/>
        </w:rPr>
        <w:t xml:space="preserve">gch1 </w:t>
      </w:r>
      <w:r>
        <w:t xml:space="preserve">on chromosome 12. </w:t>
      </w:r>
      <w:r w:rsidRPr="00B95EC7">
        <w:rPr>
          <w:b/>
        </w:rPr>
        <w:t>A</w:t>
      </w:r>
      <w:r>
        <w:t xml:space="preserve">, CNVs in the 3D7 and HB3(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HB3(2) and Dd2 parental clones; </w:t>
      </w:r>
      <w:r w:rsidRPr="0037590A">
        <w:rPr>
          <w:rFonts w:ascii="Times New Roman" w:hAnsi="Times New Roman" w:cs="Times New Roman"/>
          <w:i/>
        </w:rPr>
        <w:t>γ</w:t>
      </w:r>
      <w:r>
        <w:t xml:space="preserve"> labels the segment amplified in Dd2.</w:t>
      </w:r>
      <w:r w:rsidR="0042544D">
        <w:t xml:space="preserve"> Note that the HB3(2) clone sequenced here appears to be a mixture, with a minor proportion of parasites carrying the amplification visible in HB3(1).</w:t>
      </w:r>
      <w:r>
        <w:t xml:space="preserve">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0-40X).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5F76A4">
      <w:r w:rsidRPr="005F76A4">
        <w:rPr>
          <w:noProof/>
          <w:lang w:eastAsia="en-GB"/>
        </w:rPr>
        <w:lastRenderedPageBreak/>
        <w:drawing>
          <wp:inline distT="0" distB="0" distL="0" distR="0" wp14:anchorId="1D4C1383" wp14:editId="0A9546DC">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stretch>
                      <a:fillRect/>
                    </a:stretch>
                  </pic:blipFill>
                  <pic:spPr>
                    <a:xfrm>
                      <a:off x="0" y="0"/>
                      <a:ext cx="5731510" cy="8107045"/>
                    </a:xfrm>
                    <a:prstGeom prst="rect">
                      <a:avLst/>
                    </a:prstGeom>
                  </pic:spPr>
                </pic:pic>
              </a:graphicData>
            </a:graphic>
          </wp:inline>
        </w:drawing>
      </w:r>
    </w:p>
    <w:p w:rsidR="005F76A4" w:rsidRDefault="005F76A4">
      <w:pPr>
        <w:spacing w:line="276" w:lineRule="auto"/>
      </w:pPr>
      <w:r>
        <w:br w:type="page"/>
      </w:r>
    </w:p>
    <w:p w:rsidR="005F76A4" w:rsidRDefault="005F76A4" w:rsidP="005F76A4">
      <w:r w:rsidRPr="00DA1F35">
        <w:rPr>
          <w:b/>
        </w:rPr>
        <w:lastRenderedPageBreak/>
        <w:t>Figure 5.</w:t>
      </w:r>
      <w:r>
        <w:t xml:space="preserve"> Screenshots from the web application at </w:t>
      </w:r>
      <w:hyperlink r:id="rId15" w:history="1">
        <w:r w:rsidRPr="00885396">
          <w:rPr>
            <w:rStyle w:val="Hyperlink"/>
          </w:rPr>
          <w:t>www.malariagen.net/apps/pf-crosses/</w:t>
        </w:r>
      </w:hyperlink>
      <w:r>
        <w:t xml:space="preserve"> providing access to sequence and variation data on the three crosses. </w:t>
      </w:r>
      <w:r w:rsidRPr="0088396D">
        <w:rPr>
          <w:b/>
        </w:rPr>
        <w:t>A</w:t>
      </w:r>
      <w:r w:rsidR="004C0B1A">
        <w:t>, I</w:t>
      </w:r>
      <w:r>
        <w:t xml:space="preserve">ntroduction page, providing navigation to different tools for data exploration.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r>
        <w:rPr>
          <w:b/>
        </w:rPr>
        <w:t>D</w:t>
      </w:r>
      <w:r>
        <w:t xml:space="preserve">, </w:t>
      </w:r>
      <w:r w:rsidR="004C0B1A">
        <w:t>G</w:t>
      </w:r>
      <w:r>
        <w:t xml:space="preserve">enome browser, providing multi-resolution views of various data tracks including coverage and mapping quality. </w:t>
      </w:r>
      <w:r>
        <w:rPr>
          <w:b/>
        </w:rPr>
        <w:t>E</w:t>
      </w:r>
      <w:r w:rsidR="004C0B1A">
        <w:t>, S</w:t>
      </w:r>
      <w:r>
        <w:t>equence alignment browser (LookSeq).</w:t>
      </w:r>
    </w:p>
    <w:p w:rsidR="005F76A4" w:rsidRDefault="005F76A4" w:rsidP="005F76A4">
      <w:r w:rsidRPr="005F76A4">
        <w:rPr>
          <w:noProof/>
          <w:lang w:eastAsia="en-GB"/>
        </w:rPr>
        <w:drawing>
          <wp:inline distT="0" distB="0" distL="0" distR="0" wp14:anchorId="1BCC173A" wp14:editId="7FA3D379">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750C95" w:rsidRPr="00750C95" w:rsidRDefault="005C3FF3">
      <w:pPr>
        <w:pStyle w:val="NormalWeb"/>
        <w:ind w:left="480" w:hanging="480"/>
        <w:divId w:val="221523993"/>
        <w:rPr>
          <w:rFonts w:ascii="Calibri" w:hAnsi="Calibri"/>
          <w:noProof/>
          <w:sz w:val="22"/>
        </w:rPr>
      </w:pPr>
      <w:r>
        <w:fldChar w:fldCharType="begin" w:fldLock="1"/>
      </w:r>
      <w:r w:rsidR="00CB6C32">
        <w:instrText xml:space="preserve">ADDIN Mendeley Bibliography CSL_BIBLIOGRAPHY </w:instrText>
      </w:r>
      <w:r>
        <w:fldChar w:fldCharType="separate"/>
      </w:r>
      <w:r w:rsidR="00750C95" w:rsidRPr="00750C95">
        <w:rPr>
          <w:rFonts w:ascii="Calibri" w:hAnsi="Calibri"/>
          <w:noProof/>
          <w:sz w:val="22"/>
        </w:rPr>
        <w:t xml:space="preserve">Anderson, T.J.C., Patel, J. &amp; Ferdig, M.T., 2009. Gene copy number and malaria biology. </w:t>
      </w:r>
      <w:r w:rsidR="00750C95" w:rsidRPr="00750C95">
        <w:rPr>
          <w:rFonts w:ascii="Calibri" w:hAnsi="Calibri"/>
          <w:i/>
          <w:iCs/>
          <w:noProof/>
          <w:sz w:val="22"/>
        </w:rPr>
        <w:t>Trends in parasitology</w:t>
      </w:r>
      <w:r w:rsidR="00750C95" w:rsidRPr="00750C95">
        <w:rPr>
          <w:rFonts w:ascii="Calibri" w:hAnsi="Calibri"/>
          <w:noProof/>
          <w:sz w:val="22"/>
        </w:rPr>
        <w:t>, 25(7), pp.336–43. Available at: http://www.pubmedcentral.nih.gov/articlerender.fcgi?artid=2839409&amp;tool=pmcentrez&amp;rendertype=abstract [Accessed Nov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Ariey, F. et al., 2014. A molecular marker of artemisinin-resistant Plasmodium falciparum malaria. </w:t>
      </w:r>
      <w:r w:rsidRPr="00750C95">
        <w:rPr>
          <w:rFonts w:ascii="Calibri" w:hAnsi="Calibri"/>
          <w:i/>
          <w:iCs/>
          <w:noProof/>
          <w:sz w:val="22"/>
        </w:rPr>
        <w:t>Nature</w:t>
      </w:r>
      <w:r w:rsidRPr="00750C95">
        <w:rPr>
          <w:rFonts w:ascii="Calibri" w:hAnsi="Calibri"/>
          <w:noProof/>
          <w:sz w:val="22"/>
        </w:rPr>
        <w:t>, 505(7481), pp.50–5. Available at: http://www.ncbi.nlm.nih.gov/pubmed/24352242 [Accessed July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Ashley, E.A. et al., 2014. Spread of Artemisinin Resistance in Plasmodium falciparum Malaria. </w:t>
      </w:r>
      <w:r w:rsidRPr="00750C95">
        <w:rPr>
          <w:rFonts w:ascii="Calibri" w:hAnsi="Calibri"/>
          <w:i/>
          <w:iCs/>
          <w:noProof/>
          <w:sz w:val="22"/>
        </w:rPr>
        <w:t>New England Journal of Medicine</w:t>
      </w:r>
      <w:r w:rsidRPr="00750C95">
        <w:rPr>
          <w:rFonts w:ascii="Calibri" w:hAnsi="Calibri"/>
          <w:noProof/>
          <w:sz w:val="22"/>
        </w:rPr>
        <w:t>, 371(5), pp.411–423. Available at: http://www.ncbi.nlm.nih.gov/pubmed/25075834 [Accessed July 3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Van der Auwera, G.A. et al., 2013. </w:t>
      </w:r>
      <w:r w:rsidRPr="00750C95">
        <w:rPr>
          <w:rFonts w:ascii="Calibri" w:hAnsi="Calibri"/>
          <w:i/>
          <w:iCs/>
          <w:noProof/>
          <w:sz w:val="22"/>
        </w:rPr>
        <w:t>Current Protocols in Bioinformatics</w:t>
      </w:r>
      <w:r w:rsidRPr="00750C95">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Baudat, F. &amp; de Massy, B., 2007. Regulating double-stranded DNA break repair towards crossover or non-crossover during mammalian meiosis. </w:t>
      </w:r>
      <w:r w:rsidRPr="00750C95">
        <w:rPr>
          <w:rFonts w:ascii="Calibri" w:hAnsi="Calibri"/>
          <w:i/>
          <w:iCs/>
          <w:noProof/>
          <w:sz w:val="22"/>
        </w:rPr>
        <w:t>Chromosome research : an international journal on the molecular, supramolecular and evolutionary aspects of chromosome biology</w:t>
      </w:r>
      <w:r w:rsidRPr="00750C95">
        <w:rPr>
          <w:rFonts w:ascii="Calibri" w:hAnsi="Calibri"/>
          <w:noProof/>
          <w:sz w:val="22"/>
        </w:rPr>
        <w:t>, 15(5), pp.565–77. Available at: http://www.ncbi.nlm.nih.gov/pubmed/17674146 [Accessed December 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Birren, B. et al., 2006. Plasmodium falciparum HB3, whole genome shotgun sequencing project. Available at: http://www.ncbi.nlm.nih.gov/nuccore/AANS00000000.</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Bopp, S.E.R. et al., 2013. Mitotic evolution of Plasmodium falciparum shows a stable core genome but recombination in antigen families. N. Maizels, ed. </w:t>
      </w:r>
      <w:r w:rsidRPr="00750C95">
        <w:rPr>
          <w:rFonts w:ascii="Calibri" w:hAnsi="Calibri"/>
          <w:i/>
          <w:iCs/>
          <w:noProof/>
          <w:sz w:val="22"/>
        </w:rPr>
        <w:t>PLoS genetics</w:t>
      </w:r>
      <w:r w:rsidRPr="00750C95">
        <w:rPr>
          <w:rFonts w:ascii="Calibri" w:hAnsi="Calibri"/>
          <w:noProof/>
          <w:sz w:val="22"/>
        </w:rPr>
        <w:t>, 9(2), p.e1003293. Available at: http://dx.plos.org/10.1371/journal.pgen.1003293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Brick, K., Watanabe, J. &amp; Pizzi, E., 2008. Core promoters are predicted by their distinct physicochemical properties in the genome of Plasmodium falciparum. </w:t>
      </w:r>
      <w:r w:rsidRPr="00750C95">
        <w:rPr>
          <w:rFonts w:ascii="Calibri" w:hAnsi="Calibri"/>
          <w:i/>
          <w:iCs/>
          <w:noProof/>
          <w:sz w:val="22"/>
        </w:rPr>
        <w:t>Genome biology</w:t>
      </w:r>
      <w:r w:rsidRPr="00750C95">
        <w:rPr>
          <w:rFonts w:ascii="Calibri" w:hAnsi="Calibri"/>
          <w:noProof/>
          <w:sz w:val="22"/>
        </w:rPr>
        <w:t>, 9(12), p.R178. Available at: http://genomebiology.com/2008/9/12/R178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Chen, J.-Q. et al., 2009. Variation in the ratio of nucleotide substitution and indel rates across genomes in mammals and bacteria. </w:t>
      </w:r>
      <w:r w:rsidRPr="00750C95">
        <w:rPr>
          <w:rFonts w:ascii="Calibri" w:hAnsi="Calibri"/>
          <w:i/>
          <w:iCs/>
          <w:noProof/>
          <w:sz w:val="22"/>
        </w:rPr>
        <w:t>Molecular biology and evolution</w:t>
      </w:r>
      <w:r w:rsidRPr="00750C95">
        <w:rPr>
          <w:rFonts w:ascii="Calibri" w:hAnsi="Calibri"/>
          <w:noProof/>
          <w:sz w:val="22"/>
        </w:rPr>
        <w:t>, 26(7), pp.1523–31. Available at: http://www.ncbi.nlm.nih.gov/pubmed/19329651 [Accessed April 2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Claessens, A. et al., 2014. Generation of antigenic diversity in Plasmodium falciparum by structured rearrangement of var genes during mitosis K. Deitsch, ed. </w:t>
      </w:r>
      <w:r w:rsidRPr="00750C95">
        <w:rPr>
          <w:rFonts w:ascii="Calibri" w:hAnsi="Calibri"/>
          <w:i/>
          <w:iCs/>
          <w:noProof/>
          <w:sz w:val="22"/>
        </w:rPr>
        <w:t>PLoS genetics</w:t>
      </w:r>
      <w:r w:rsidRPr="00750C95">
        <w:rPr>
          <w:rFonts w:ascii="Calibri" w:hAnsi="Calibri"/>
          <w:noProof/>
          <w:sz w:val="22"/>
        </w:rPr>
        <w:t>, 10(12), p.e1004812. Available at: http://journals.plos.org/plosgenetics/article?id=10.1371/journal.pgen.1004812 [Accessed Dec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750C95">
        <w:rPr>
          <w:rFonts w:ascii="Calibri" w:hAnsi="Calibri"/>
          <w:i/>
          <w:iCs/>
          <w:noProof/>
          <w:sz w:val="22"/>
        </w:rPr>
        <w:t>Proceedings of the National Academy of Sciences of the United States of America</w:t>
      </w:r>
      <w:r w:rsidRPr="00750C95">
        <w:rPr>
          <w:rFonts w:ascii="Calibri" w:hAnsi="Calibri"/>
          <w:noProof/>
          <w:sz w:val="22"/>
        </w:rPr>
        <w:t xml:space="preserve">, </w:t>
      </w:r>
      <w:r w:rsidRPr="00750C95">
        <w:rPr>
          <w:rFonts w:ascii="Calibri" w:hAnsi="Calibri"/>
          <w:noProof/>
          <w:sz w:val="22"/>
        </w:rPr>
        <w:lastRenderedPageBreak/>
        <w:t>91(3), pp.1143–7. Available at: http://www.pubmedcentral.nih.gov/articlerender.fcgi?artid=521470&amp;tool=pmcentrez&amp;rendertype=abstract [Accessed Nov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DePristo, M.A. et al., 2011. A framework for variation discovery and genotyping using next-generation DNA sequencing data. </w:t>
      </w:r>
      <w:r w:rsidRPr="00750C95">
        <w:rPr>
          <w:rFonts w:ascii="Calibri" w:hAnsi="Calibri"/>
          <w:i/>
          <w:iCs/>
          <w:noProof/>
          <w:sz w:val="22"/>
        </w:rPr>
        <w:t>Nature genetics</w:t>
      </w:r>
      <w:r w:rsidRPr="00750C95">
        <w:rPr>
          <w:rFonts w:ascii="Calibri" w:hAnsi="Calibri"/>
          <w:noProof/>
          <w:sz w:val="22"/>
        </w:rPr>
        <w:t>, 43(5), pp.491–8. Available at: http://www.pubmedcentral.nih.gov/articlerender.fcgi?artid=3083463&amp;tool=pmcentrez&amp;rendertype=abstract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DePristo, M.A., Zilversmit, M.M. &amp; Hartl, D.L., 2006. On the abundance, amino acid composition, and evolutionary dynamics of low-complexity regions in proteins. </w:t>
      </w:r>
      <w:r w:rsidRPr="00750C95">
        <w:rPr>
          <w:rFonts w:ascii="Calibri" w:hAnsi="Calibri"/>
          <w:i/>
          <w:iCs/>
          <w:noProof/>
          <w:sz w:val="22"/>
        </w:rPr>
        <w:t>Gene</w:t>
      </w:r>
      <w:r w:rsidRPr="00750C95">
        <w:rPr>
          <w:rFonts w:ascii="Calibri" w:hAnsi="Calibri"/>
          <w:noProof/>
          <w:sz w:val="22"/>
        </w:rPr>
        <w:t>, 378, pp.19–30. Available at: http://www.ncbi.nlm.nih.gov/pubmed/16806741 [Accessed November 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ang, H. et al., 2014. Reducing INDEL calling errors in whole genome and exome sequencing data. </w:t>
      </w:r>
      <w:r w:rsidRPr="00750C95">
        <w:rPr>
          <w:rFonts w:ascii="Calibri" w:hAnsi="Calibri"/>
          <w:i/>
          <w:iCs/>
          <w:noProof/>
          <w:sz w:val="22"/>
        </w:rPr>
        <w:t>Genome medicine</w:t>
      </w:r>
      <w:r w:rsidRPr="00750C95">
        <w:rPr>
          <w:rFonts w:ascii="Calibri" w:hAnsi="Calibri"/>
          <w:noProof/>
          <w:sz w:val="22"/>
        </w:rPr>
        <w:t>, 6(10), p.89. Available at: http://www.pubmedcentral.nih.gov/articlerender.fcgi?artid=4240813&amp;tool=pmcentrez&amp;rendertype=abstract [Accessed January 15,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erreira, M.U. et al., 2003. Sequence diversity and evolution of the malaria vaccine candidate merozoite surface protein-1 (MSP-1) of Plasmodium falciparum. </w:t>
      </w:r>
      <w:r w:rsidRPr="00750C95">
        <w:rPr>
          <w:rFonts w:ascii="Calibri" w:hAnsi="Calibri"/>
          <w:i/>
          <w:iCs/>
          <w:noProof/>
          <w:sz w:val="22"/>
        </w:rPr>
        <w:t>Gene</w:t>
      </w:r>
      <w:r w:rsidRPr="00750C95">
        <w:rPr>
          <w:rFonts w:ascii="Calibri" w:hAnsi="Calibri"/>
          <w:noProof/>
          <w:sz w:val="22"/>
        </w:rPr>
        <w:t>, 304, pp.65–75. Available at: http://www.ncbi.nlm.nih.gov/pubmed/12568716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lueck, C. et al., 2009. Plasmodium falciparum heterochromatin protein 1 marks genomic loci linked to phenotypic variation of exported virulence factors. </w:t>
      </w:r>
      <w:r w:rsidRPr="00750C95">
        <w:rPr>
          <w:rFonts w:ascii="Calibri" w:hAnsi="Calibri"/>
          <w:i/>
          <w:iCs/>
          <w:noProof/>
          <w:sz w:val="22"/>
        </w:rPr>
        <w:t>PLoS pathogens</w:t>
      </w:r>
      <w:r w:rsidRPr="00750C95">
        <w:rPr>
          <w:rFonts w:ascii="Calibri" w:hAnsi="Calibri"/>
          <w:noProof/>
          <w:sz w:val="22"/>
        </w:rPr>
        <w:t>, 5(9), p.e1000569. Available at: http://www.pubmedcentral.nih.gov/articlerender.fcgi?artid=2731224&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Freitas-Junior, L.H. et al., 2000. Frequent ectopic recombination of virulence factor genes in telomeric chromosome clusters of P. falciparum. </w:t>
      </w:r>
      <w:r w:rsidRPr="00750C95">
        <w:rPr>
          <w:rFonts w:ascii="Calibri" w:hAnsi="Calibri"/>
          <w:i/>
          <w:iCs/>
          <w:noProof/>
          <w:sz w:val="22"/>
        </w:rPr>
        <w:t>Nature</w:t>
      </w:r>
      <w:r w:rsidRPr="00750C95">
        <w:rPr>
          <w:rFonts w:ascii="Calibri" w:hAnsi="Calibri"/>
          <w:noProof/>
          <w:sz w:val="22"/>
        </w:rPr>
        <w:t>, 407(6807), pp.1018–22. Available at: http://www.ncbi.nlm.nih.gov/pubmed/11069183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Gardner, M.J. et al., 2002. Genome sequence of the human malaria parasite Plasmodium falciparum. </w:t>
      </w:r>
      <w:r w:rsidRPr="00750C95">
        <w:rPr>
          <w:rFonts w:ascii="Calibri" w:hAnsi="Calibri"/>
          <w:i/>
          <w:iCs/>
          <w:noProof/>
          <w:sz w:val="22"/>
        </w:rPr>
        <w:t>Nature</w:t>
      </w:r>
      <w:r w:rsidRPr="00750C95">
        <w:rPr>
          <w:rFonts w:ascii="Calibri" w:hAnsi="Calibri"/>
          <w:noProof/>
          <w:sz w:val="22"/>
        </w:rPr>
        <w:t>, 419(6906), pp.498–511. Available at: http://www.pubmedcentral.nih.gov/articlerender.fcgi?artid=3836256&amp;tool=pmcentrez&amp;rendertype=abstract [Accessed October 2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Gonzales, J.M. et al., 2008. Regulatory hotspots in the malaria parasite genome dictate transcriptional variation. </w:t>
      </w:r>
      <w:r w:rsidRPr="00750C95">
        <w:rPr>
          <w:rFonts w:ascii="Calibri" w:hAnsi="Calibri"/>
          <w:i/>
          <w:iCs/>
          <w:noProof/>
          <w:sz w:val="22"/>
        </w:rPr>
        <w:t>PLoS biology</w:t>
      </w:r>
      <w:r w:rsidRPr="00750C95">
        <w:rPr>
          <w:rFonts w:ascii="Calibri" w:hAnsi="Calibri"/>
          <w:noProof/>
          <w:sz w:val="22"/>
        </w:rPr>
        <w:t>, 6(9), p.e238. Available at: http://www.pubmedcentral.nih.gov/articlerender.fcgi?artid=2553844&amp;tool=pmcentrez&amp;rendertype=abstract [Accessed Nov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aerty, W. &amp; Golding, G.B., 2011. Increased polymorphism near low-complexity sequences across the genomes of Plasmodium falciparum isolates. </w:t>
      </w:r>
      <w:r w:rsidRPr="00750C95">
        <w:rPr>
          <w:rFonts w:ascii="Calibri" w:hAnsi="Calibri"/>
          <w:i/>
          <w:iCs/>
          <w:noProof/>
          <w:sz w:val="22"/>
        </w:rPr>
        <w:t>Genome biology and evolution</w:t>
      </w:r>
      <w:r w:rsidRPr="00750C95">
        <w:rPr>
          <w:rFonts w:ascii="Calibri" w:hAnsi="Calibri"/>
          <w:noProof/>
          <w:sz w:val="22"/>
        </w:rPr>
        <w:t>, 3, pp.539–50. Available at: http://www.pubmedcentral.nih.gov/articlerender.fcgi?artid=3140889&amp;tool=pmcentrez&amp;rendertype=abstract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astings, P.J., 1992. Mechanism and control of recombination in fungi. </w:t>
      </w:r>
      <w:r w:rsidRPr="00750C95">
        <w:rPr>
          <w:rFonts w:ascii="Calibri" w:hAnsi="Calibri"/>
          <w:i/>
          <w:iCs/>
          <w:noProof/>
          <w:sz w:val="22"/>
        </w:rPr>
        <w:t>Mutation research</w:t>
      </w:r>
      <w:r w:rsidRPr="00750C95">
        <w:rPr>
          <w:rFonts w:ascii="Calibri" w:hAnsi="Calibri"/>
          <w:noProof/>
          <w:sz w:val="22"/>
        </w:rPr>
        <w:t>, 284(1), pp.97–110. Available at: http://www.ncbi.nlm.nih.gov/pubmed/1279396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Hayton, K. et al., 2008. Erythrocyte binding protein PfRH5 polymorphisms determine species-specific pathways of Plasmodium falciparum invasion. </w:t>
      </w:r>
      <w:r w:rsidRPr="00750C95">
        <w:rPr>
          <w:rFonts w:ascii="Calibri" w:hAnsi="Calibri"/>
          <w:i/>
          <w:iCs/>
          <w:noProof/>
          <w:sz w:val="22"/>
        </w:rPr>
        <w:t>Cell host &amp; microbe</w:t>
      </w:r>
      <w:r w:rsidRPr="00750C95">
        <w:rPr>
          <w:rFonts w:ascii="Calibri" w:hAnsi="Calibri"/>
          <w:noProof/>
          <w:sz w:val="22"/>
        </w:rPr>
        <w:t>, 4(1), pp.40–51. Available at: http://www.pubmedcentral.nih.gov/articlerender.fcgi?artid=2677973&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einberg, A. et al., 2013. Direct evidence for the adaptive role of copy number variation on antifolate susceptibility in Plasmodium falciparum. </w:t>
      </w:r>
      <w:r w:rsidRPr="00750C95">
        <w:rPr>
          <w:rFonts w:ascii="Calibri" w:hAnsi="Calibri"/>
          <w:i/>
          <w:iCs/>
          <w:noProof/>
          <w:sz w:val="22"/>
        </w:rPr>
        <w:t>Molecular microbiology</w:t>
      </w:r>
      <w:r w:rsidRPr="00750C95">
        <w:rPr>
          <w:rFonts w:ascii="Calibri" w:hAnsi="Calibri"/>
          <w:noProof/>
          <w:sz w:val="22"/>
        </w:rPr>
        <w:t>, 88(4), pp.702–12. Available at: http://www.pubmedcentral.nih.gov/articlerender.fcgi?artid=3654098&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Hilliker, A.J. et al., 1994. Meiotic gene conversion tract length distribution within the rosy locus of Drosophila melanogaster. </w:t>
      </w:r>
      <w:r w:rsidRPr="00750C95">
        <w:rPr>
          <w:rFonts w:ascii="Calibri" w:hAnsi="Calibri"/>
          <w:i/>
          <w:iCs/>
          <w:noProof/>
          <w:sz w:val="22"/>
        </w:rPr>
        <w:t>Genetics</w:t>
      </w:r>
      <w:r w:rsidRPr="00750C95">
        <w:rPr>
          <w:rFonts w:ascii="Calibri" w:hAnsi="Calibri"/>
          <w:noProof/>
          <w:sz w:val="22"/>
        </w:rPr>
        <w:t>, 137(4), pp.1019–26. Available at: http://www.pubmedcentral.nih.gov/articlerender.fcgi?artid=1206049&amp;tool=pmcentrez&amp;rendertype=abstract [Accessed December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Iqbal, Z. et al., 2012. De novo assembly and genotyping of variants using colored de Bruijn graphs. </w:t>
      </w:r>
      <w:r w:rsidRPr="00750C95">
        <w:rPr>
          <w:rFonts w:ascii="Calibri" w:hAnsi="Calibri"/>
          <w:i/>
          <w:iCs/>
          <w:noProof/>
          <w:sz w:val="22"/>
        </w:rPr>
        <w:t>Nature genetics</w:t>
      </w:r>
      <w:r w:rsidRPr="00750C95">
        <w:rPr>
          <w:rFonts w:ascii="Calibri" w:hAnsi="Calibri"/>
          <w:noProof/>
          <w:sz w:val="22"/>
        </w:rPr>
        <w:t>, 44(2), pp.226–32. Available at: http://dx.doi.org/10.1038/ng.1028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Jeffares, D.C. et al., 2007. Genome variation and evolution of the malaria parasite Plasmodium falciparum. </w:t>
      </w:r>
      <w:r w:rsidRPr="00750C95">
        <w:rPr>
          <w:rFonts w:ascii="Calibri" w:hAnsi="Calibri"/>
          <w:i/>
          <w:iCs/>
          <w:noProof/>
          <w:sz w:val="22"/>
        </w:rPr>
        <w:t>Nature genetics</w:t>
      </w:r>
      <w:r w:rsidRPr="00750C95">
        <w:rPr>
          <w:rFonts w:ascii="Calibri" w:hAnsi="Calibri"/>
          <w:noProof/>
          <w:sz w:val="22"/>
        </w:rPr>
        <w:t>, 39(1), pp.120–5. Available at: http://www.pubmedcentral.nih.gov/articlerender.fcgi?artid=2663918&amp;tool=pmcentrez&amp;rendertype=abstract [Accessed November 1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Jeffreys, A.J. &amp; May, C.A., 2004. Intense and highly localized gene conversion activity in human meiotic crossover hot spots. </w:t>
      </w:r>
      <w:r w:rsidRPr="00750C95">
        <w:rPr>
          <w:rFonts w:ascii="Calibri" w:hAnsi="Calibri"/>
          <w:i/>
          <w:iCs/>
          <w:noProof/>
          <w:sz w:val="22"/>
        </w:rPr>
        <w:t>Nature genetics</w:t>
      </w:r>
      <w:r w:rsidRPr="00750C95">
        <w:rPr>
          <w:rFonts w:ascii="Calibri" w:hAnsi="Calibri"/>
          <w:noProof/>
          <w:sz w:val="22"/>
        </w:rPr>
        <w:t>, 36(2), pp.151–6. Available at: http://www.ncbi.nlm.nih.gov/pubmed/14704667 [Accessed Dec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Jiang, H. et al., 2011. High recombination rates and hotspots in a Plasmodium falciparum genetic cross. </w:t>
      </w:r>
      <w:r w:rsidRPr="00750C95">
        <w:rPr>
          <w:rFonts w:ascii="Calibri" w:hAnsi="Calibri"/>
          <w:i/>
          <w:iCs/>
          <w:noProof/>
          <w:sz w:val="22"/>
        </w:rPr>
        <w:t>Genome biology</w:t>
      </w:r>
      <w:r w:rsidRPr="00750C95">
        <w:rPr>
          <w:rFonts w:ascii="Calibri" w:hAnsi="Calibri"/>
          <w:noProof/>
          <w:sz w:val="22"/>
        </w:rPr>
        <w:t>, 12(4), p.R33. Available at: http://genomebiology.com/2011/12/4/R33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err, P.J., Ranford-Cartwright, L.C. &amp; Walliker, D., 1994. Proof of intragenic recombination in Plasmodium falciparum. </w:t>
      </w:r>
      <w:r w:rsidRPr="00750C95">
        <w:rPr>
          <w:rFonts w:ascii="Calibri" w:hAnsi="Calibri"/>
          <w:i/>
          <w:iCs/>
          <w:noProof/>
          <w:sz w:val="22"/>
        </w:rPr>
        <w:t>Molecular and biochemical parasitology</w:t>
      </w:r>
      <w:r w:rsidRPr="00750C95">
        <w:rPr>
          <w:rFonts w:ascii="Calibri" w:hAnsi="Calibri"/>
          <w:noProof/>
          <w:sz w:val="22"/>
        </w:rPr>
        <w:t>, 66(2), pp.241–8. Available at: http://www.ncbi.nlm.nih.gov/pubmed/7808474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idgell, C. et al., 2006. A systematic map of genetic variation in Plasmodium falciparum. </w:t>
      </w:r>
      <w:r w:rsidRPr="00750C95">
        <w:rPr>
          <w:rFonts w:ascii="Calibri" w:hAnsi="Calibri"/>
          <w:i/>
          <w:iCs/>
          <w:noProof/>
          <w:sz w:val="22"/>
        </w:rPr>
        <w:t>PLoS pathogens</w:t>
      </w:r>
      <w:r w:rsidRPr="00750C95">
        <w:rPr>
          <w:rFonts w:ascii="Calibri" w:hAnsi="Calibri"/>
          <w:noProof/>
          <w:sz w:val="22"/>
        </w:rPr>
        <w:t>, 2(6), p.e57. Available at: http://www.pubmedcentral.nih.gov/articlerender.fcgi?artid=1480597&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ondrashov, F.A., 2012. Gene duplication as a mechanism of genomic adaptation to a changing environment. </w:t>
      </w:r>
      <w:r w:rsidRPr="00750C95">
        <w:rPr>
          <w:rFonts w:ascii="Calibri" w:hAnsi="Calibri"/>
          <w:i/>
          <w:iCs/>
          <w:noProof/>
          <w:sz w:val="22"/>
        </w:rPr>
        <w:t>Proceedings. Biological sciences / The Royal Society</w:t>
      </w:r>
      <w:r w:rsidRPr="00750C95">
        <w:rPr>
          <w:rFonts w:ascii="Calibri" w:hAnsi="Calibri"/>
          <w:noProof/>
          <w:sz w:val="22"/>
        </w:rPr>
        <w:t>, 279(1749), pp.5048–57. Available at: http://www.pubmedcentral.nih.gov/articlerender.fcgi?artid=3497230&amp;tool=pmcentrez&amp;rendertype=abstract [Accessed Nov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Kozarewa, I. et al., 2009. Amplification-free Illumina sequencing-library preparation facilitates improved mapping and assembly of (G+C)-biased genomes. </w:t>
      </w:r>
      <w:r w:rsidRPr="00750C95">
        <w:rPr>
          <w:rFonts w:ascii="Calibri" w:hAnsi="Calibri"/>
          <w:i/>
          <w:iCs/>
          <w:noProof/>
          <w:sz w:val="22"/>
        </w:rPr>
        <w:t>Nature methods</w:t>
      </w:r>
      <w:r w:rsidRPr="00750C95">
        <w:rPr>
          <w:rFonts w:ascii="Calibri" w:hAnsi="Calibri"/>
          <w:noProof/>
          <w:sz w:val="22"/>
        </w:rPr>
        <w:t>, 6(4), pp.291–5. Available at: http://dx.doi.org/10.1038/nmeth.1311 [Accessed October 3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750C95">
        <w:rPr>
          <w:rFonts w:ascii="Calibri" w:hAnsi="Calibri"/>
          <w:i/>
          <w:iCs/>
          <w:noProof/>
          <w:sz w:val="22"/>
        </w:rPr>
        <w:t>PLoS pathogens</w:t>
      </w:r>
      <w:r w:rsidRPr="00750C95">
        <w:rPr>
          <w:rFonts w:ascii="Calibri" w:hAnsi="Calibri"/>
          <w:noProof/>
          <w:sz w:val="22"/>
        </w:rPr>
        <w:t>, 4(10), p.e1000195. Available at: http://dx.plos.org/10.1371/journal.ppat.1000195 [Accessed December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Li, H. &amp; Durbin, R., 2009. Fast and accurate short read alignment with Burrows-Wheeler transform. </w:t>
      </w:r>
      <w:r w:rsidRPr="00750C95">
        <w:rPr>
          <w:rFonts w:ascii="Calibri" w:hAnsi="Calibri"/>
          <w:i/>
          <w:iCs/>
          <w:noProof/>
          <w:sz w:val="22"/>
        </w:rPr>
        <w:t>Bioinformatics (Oxford, England)</w:t>
      </w:r>
      <w:r w:rsidRPr="00750C95">
        <w:rPr>
          <w:rFonts w:ascii="Calibri" w:hAnsi="Calibri"/>
          <w:noProof/>
          <w:sz w:val="22"/>
        </w:rPr>
        <w:t>, 25(14), pp.1754–60. Available at: http://www.pubmedcentral.nih.gov/articlerender.fcgi?artid=2705234&amp;tool=pmcentrez&amp;rendertype=abstract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Li, Y.-C. et al., 2002. Microsatellites: genomic distribution, putative functions and mutational mechanisms: a review. </w:t>
      </w:r>
      <w:r w:rsidRPr="00750C95">
        <w:rPr>
          <w:rFonts w:ascii="Calibri" w:hAnsi="Calibri"/>
          <w:i/>
          <w:iCs/>
          <w:noProof/>
          <w:sz w:val="22"/>
        </w:rPr>
        <w:t>Molecular ecology</w:t>
      </w:r>
      <w:r w:rsidRPr="00750C95">
        <w:rPr>
          <w:rFonts w:ascii="Calibri" w:hAnsi="Calibri"/>
          <w:noProof/>
          <w:sz w:val="22"/>
        </w:rPr>
        <w:t>, 11(12), pp.2453–65. Available at: http://www.ncbi.nlm.nih.gov/pubmed/12453231 [Accessed November 1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Lovett, S.T., 2004. Encoded errors: mutations and rearrangements mediated by misalignment at repetitive DNA sequences. </w:t>
      </w:r>
      <w:r w:rsidRPr="00750C95">
        <w:rPr>
          <w:rFonts w:ascii="Calibri" w:hAnsi="Calibri"/>
          <w:i/>
          <w:iCs/>
          <w:noProof/>
          <w:sz w:val="22"/>
        </w:rPr>
        <w:t>Molecular microbiology</w:t>
      </w:r>
      <w:r w:rsidRPr="00750C95">
        <w:rPr>
          <w:rFonts w:ascii="Calibri" w:hAnsi="Calibri"/>
          <w:noProof/>
          <w:sz w:val="22"/>
        </w:rPr>
        <w:t>, 52(5), pp.1243–53. Available at: http://www.ncbi.nlm.nih.gov/pubmed/15165229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ncera, E. et al., 2008. High-resolution mapping of meiotic crossovers and non-crossovers in yeast. </w:t>
      </w:r>
      <w:r w:rsidRPr="00750C95">
        <w:rPr>
          <w:rFonts w:ascii="Calibri" w:hAnsi="Calibri"/>
          <w:i/>
          <w:iCs/>
          <w:noProof/>
          <w:sz w:val="22"/>
        </w:rPr>
        <w:t>Nature</w:t>
      </w:r>
      <w:r w:rsidRPr="00750C95">
        <w:rPr>
          <w:rFonts w:ascii="Calibri" w:hAnsi="Calibri"/>
          <w:noProof/>
          <w:sz w:val="22"/>
        </w:rPr>
        <w:t>, 454(7203), pp.479–85. Available at: http://www.pubmedcentral.nih.gov/articlerender.fcgi?artid=2780006&amp;tool=pmcentrez&amp;rendertype=abstract [Accessed November 1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nske, H.M. &amp; Kwiatkowski, D.P., 2009. LookSeq: a browser-based viewer for deep sequencing data. </w:t>
      </w:r>
      <w:r w:rsidRPr="00750C95">
        <w:rPr>
          <w:rFonts w:ascii="Calibri" w:hAnsi="Calibri"/>
          <w:i/>
          <w:iCs/>
          <w:noProof/>
          <w:sz w:val="22"/>
        </w:rPr>
        <w:t>Genome research</w:t>
      </w:r>
      <w:r w:rsidRPr="00750C95">
        <w:rPr>
          <w:rFonts w:ascii="Calibri" w:hAnsi="Calibri"/>
          <w:noProof/>
          <w:sz w:val="22"/>
        </w:rPr>
        <w:t>, 19(11), pp.2125–32. Available at: http://www.pubmedcentral.nih.gov/articlerender.fcgi?artid=2775587&amp;tool=pmcentrez&amp;rendertype=abstract [Accessed December 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nske, M. et al., 2012. Analysis of Plasmodium falciparum diversity in natural infections by deep sequencing. </w:t>
      </w:r>
      <w:r w:rsidRPr="00750C95">
        <w:rPr>
          <w:rFonts w:ascii="Calibri" w:hAnsi="Calibri"/>
          <w:i/>
          <w:iCs/>
          <w:noProof/>
          <w:sz w:val="22"/>
        </w:rPr>
        <w:t>Nature</w:t>
      </w:r>
      <w:r w:rsidRPr="00750C95">
        <w:rPr>
          <w:rFonts w:ascii="Calibri" w:hAnsi="Calibri"/>
          <w:noProof/>
          <w:sz w:val="22"/>
        </w:rPr>
        <w:t>, 487(7407), pp.375–9. Available at: http://www.pubmedcentral.nih.gov/articlerender.fcgi?artid=3738909&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artinez-Perez, E. &amp; Colaiácovo, M.P., 2009. Distribution of meiotic recombination events: talking to your neighbors. </w:t>
      </w:r>
      <w:r w:rsidRPr="00750C95">
        <w:rPr>
          <w:rFonts w:ascii="Calibri" w:hAnsi="Calibri"/>
          <w:i/>
          <w:iCs/>
          <w:noProof/>
          <w:sz w:val="22"/>
        </w:rPr>
        <w:t>Current opinion in genetics &amp; development</w:t>
      </w:r>
      <w:r w:rsidRPr="00750C95">
        <w:rPr>
          <w:rFonts w:ascii="Calibri" w:hAnsi="Calibri"/>
          <w:noProof/>
          <w:sz w:val="22"/>
        </w:rPr>
        <w:t>, 19(2), pp.105–12. Available at: http://www.pubmedcentral.nih.gov/articlerender.fcgi?artid=2729281&amp;tool=pmcentrez&amp;rendertype=abstract [Accessed December 16,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cKenna, A. et al., 2010. The Genome Analysis Toolkit: a MapReduce framework for analyzing next-generation DNA sequencing data. </w:t>
      </w:r>
      <w:r w:rsidRPr="00750C95">
        <w:rPr>
          <w:rFonts w:ascii="Calibri" w:hAnsi="Calibri"/>
          <w:i/>
          <w:iCs/>
          <w:noProof/>
          <w:sz w:val="22"/>
        </w:rPr>
        <w:t>Genome research</w:t>
      </w:r>
      <w:r w:rsidRPr="00750C95">
        <w:rPr>
          <w:rFonts w:ascii="Calibri" w:hAnsi="Calibri"/>
          <w:noProof/>
          <w:sz w:val="22"/>
        </w:rPr>
        <w:t>, 20(9), pp.1297–303. Available at: http://www.pubmedcentral.nih.gov/articlerender.fcgi?artid=2928508&amp;tool=pmcentrez&amp;rendertype=abstract [Accessed July 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iotto, O. et al., 2013. Multiple populations of artemisinin-resistant Plasmodium falciparum in Cambodia. </w:t>
      </w:r>
      <w:r w:rsidRPr="00750C95">
        <w:rPr>
          <w:rFonts w:ascii="Calibri" w:hAnsi="Calibri"/>
          <w:i/>
          <w:iCs/>
          <w:noProof/>
          <w:sz w:val="22"/>
        </w:rPr>
        <w:t>Nature genetics</w:t>
      </w:r>
      <w:r w:rsidRPr="00750C95">
        <w:rPr>
          <w:rFonts w:ascii="Calibri" w:hAnsi="Calibri"/>
          <w:noProof/>
          <w:sz w:val="22"/>
        </w:rPr>
        <w:t>, 45(6), pp.648–55. Available at: http://www.pubmedcentral.nih.gov/articlerender.fcgi?artid=3807790&amp;tool=pmcentrez&amp;rendertype=abstract [Accessed September 30,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ira-Martínez, S. et al., 2013. Epigenetic switches in clag3 genes mediate blasticidin S resistance in malaria parasites. </w:t>
      </w:r>
      <w:r w:rsidRPr="00750C95">
        <w:rPr>
          <w:rFonts w:ascii="Calibri" w:hAnsi="Calibri"/>
          <w:i/>
          <w:iCs/>
          <w:noProof/>
          <w:sz w:val="22"/>
        </w:rPr>
        <w:t>Cellular microbiology</w:t>
      </w:r>
      <w:r w:rsidRPr="00750C95">
        <w:rPr>
          <w:rFonts w:ascii="Calibri" w:hAnsi="Calibri"/>
          <w:noProof/>
          <w:sz w:val="22"/>
        </w:rPr>
        <w:t>, 15(11), pp.1913–23. Available at: http://www.ncbi.nlm.nih.gov/pubmed/23819786 [Accessed December 10,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Mok, S. et al., 2014. Structural polymorphism in the promoter of pfmrp2 confers Plasmodium falciparum tolerance to quinoline drugs. </w:t>
      </w:r>
      <w:r w:rsidRPr="00750C95">
        <w:rPr>
          <w:rFonts w:ascii="Calibri" w:hAnsi="Calibri"/>
          <w:i/>
          <w:iCs/>
          <w:noProof/>
          <w:sz w:val="22"/>
        </w:rPr>
        <w:t>Molecular microbiology</w:t>
      </w:r>
      <w:r w:rsidRPr="00750C95">
        <w:rPr>
          <w:rFonts w:ascii="Calibri" w:hAnsi="Calibri"/>
          <w:noProof/>
          <w:sz w:val="22"/>
        </w:rPr>
        <w:t>, 91(5), pp.918–34. Available at: http://www.ncbi.nlm.nih.gov/pubmed/24372851 [Accessed November 1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ontgomery, S.B. et al., 2013. The origin, evolution, and functional impact of short insertion-deletion variants identified in 179 human genomes. </w:t>
      </w:r>
      <w:r w:rsidRPr="00750C95">
        <w:rPr>
          <w:rFonts w:ascii="Calibri" w:hAnsi="Calibri"/>
          <w:i/>
          <w:iCs/>
          <w:noProof/>
          <w:sz w:val="22"/>
        </w:rPr>
        <w:t>Genome research</w:t>
      </w:r>
      <w:r w:rsidRPr="00750C95">
        <w:rPr>
          <w:rFonts w:ascii="Calibri" w:hAnsi="Calibri"/>
          <w:noProof/>
          <w:sz w:val="22"/>
        </w:rPr>
        <w:t>, 23(5), pp.749–61. Available at: http://www.pubmedcentral.nih.gov/articlerender.fcgi?artid=3638132&amp;tool=pmcentrez&amp;rendertype=abstract [Accessed August 2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uralidharan, V. &amp; Goldberg, D.E., 2013. Asparagine repeats in Plasmodium falciparum proteins: good for nothing? L. J. Knoll, ed. </w:t>
      </w:r>
      <w:r w:rsidRPr="00750C95">
        <w:rPr>
          <w:rFonts w:ascii="Calibri" w:hAnsi="Calibri"/>
          <w:i/>
          <w:iCs/>
          <w:noProof/>
          <w:sz w:val="22"/>
        </w:rPr>
        <w:t>PLoS pathogens</w:t>
      </w:r>
      <w:r w:rsidRPr="00750C95">
        <w:rPr>
          <w:rFonts w:ascii="Calibri" w:hAnsi="Calibri"/>
          <w:noProof/>
          <w:sz w:val="22"/>
        </w:rPr>
        <w:t>, 9(8), p.e1003488. Available at: http://dx.plos.org/10.1371/journal.ppat.1003488 [Accessed December 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uzzey, D. et al., 2013. Assembly of a phased diploid Candida albicans genome facilitates allele-specific measurements and provides a simple model for repeat and indel structure. </w:t>
      </w:r>
      <w:r w:rsidRPr="00750C95">
        <w:rPr>
          <w:rFonts w:ascii="Calibri" w:hAnsi="Calibri"/>
          <w:i/>
          <w:iCs/>
          <w:noProof/>
          <w:sz w:val="22"/>
        </w:rPr>
        <w:t>Genome biology</w:t>
      </w:r>
      <w:r w:rsidRPr="00750C95">
        <w:rPr>
          <w:rFonts w:ascii="Calibri" w:hAnsi="Calibri"/>
          <w:noProof/>
          <w:sz w:val="22"/>
        </w:rPr>
        <w:t>, 14(9), p.R97. Available at: http://genomebiology.com/2013/14/9/R97 [Accessed April 2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Myers, S. et al., 2005. A fine-scale map of recombination rates and hotspots across the human genome. </w:t>
      </w:r>
      <w:r w:rsidRPr="00750C95">
        <w:rPr>
          <w:rFonts w:ascii="Calibri" w:hAnsi="Calibri"/>
          <w:i/>
          <w:iCs/>
          <w:noProof/>
          <w:sz w:val="22"/>
        </w:rPr>
        <w:t>Science (New York, N.Y.)</w:t>
      </w:r>
      <w:r w:rsidRPr="00750C95">
        <w:rPr>
          <w:rFonts w:ascii="Calibri" w:hAnsi="Calibri"/>
          <w:noProof/>
          <w:sz w:val="22"/>
        </w:rPr>
        <w:t>, 310(5746), pp.321–4. Available at: http://www.sciencemag.org/content/310/5746/321 [Accessed July 23,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Nair, S. et al., 2008. Adaptive copy number evolution in malaria parasites. </w:t>
      </w:r>
      <w:r w:rsidRPr="00750C95">
        <w:rPr>
          <w:rFonts w:ascii="Calibri" w:hAnsi="Calibri"/>
          <w:i/>
          <w:iCs/>
          <w:noProof/>
          <w:sz w:val="22"/>
        </w:rPr>
        <w:t>PLoS genetics</w:t>
      </w:r>
      <w:r w:rsidRPr="00750C95">
        <w:rPr>
          <w:rFonts w:ascii="Calibri" w:hAnsi="Calibri"/>
          <w:noProof/>
          <w:sz w:val="22"/>
        </w:rPr>
        <w:t>, 4(10), p.e1000243. Available at: http://www.pubmedcentral.nih.gov/articlerender.fcgi?artid=2570623&amp;tool=pmcentrez&amp;rendertype=abstract [Accessed November 17,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Nair, S. et al., 2007. Recurrent gene amplification and soft selective sweeps during evolution of multidrug resistance in malaria parasites. </w:t>
      </w:r>
      <w:r w:rsidRPr="00750C95">
        <w:rPr>
          <w:rFonts w:ascii="Calibri" w:hAnsi="Calibri"/>
          <w:i/>
          <w:iCs/>
          <w:noProof/>
          <w:sz w:val="22"/>
        </w:rPr>
        <w:t>Molecular biology and evolution</w:t>
      </w:r>
      <w:r w:rsidRPr="00750C95">
        <w:rPr>
          <w:rFonts w:ascii="Calibri" w:hAnsi="Calibri"/>
          <w:noProof/>
          <w:sz w:val="22"/>
        </w:rPr>
        <w:t>, 24(2), pp.562–73. Available at: http://www.ncbi.nlm.nih.gov/pubmed/17124182 [Accessed Nov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anford-Cartwright, L.C. &amp; Mwangi, J.M., 2012. Analysis of malaria parasite phenotypes using experimental genetic crosses of Plasmodium falciparum. </w:t>
      </w:r>
      <w:r w:rsidRPr="00750C95">
        <w:rPr>
          <w:rFonts w:ascii="Calibri" w:hAnsi="Calibri"/>
          <w:i/>
          <w:iCs/>
          <w:noProof/>
          <w:sz w:val="22"/>
        </w:rPr>
        <w:t>International journal for parasitology</w:t>
      </w:r>
      <w:r w:rsidRPr="00750C95">
        <w:rPr>
          <w:rFonts w:ascii="Calibri" w:hAnsi="Calibri"/>
          <w:noProof/>
          <w:sz w:val="22"/>
        </w:rPr>
        <w:t>, 42(6), pp.529–34. Available at: http://www.pubmedcentral.nih.gov/articlerender.fcgi?artid=4039998&amp;tool=pmcentrez&amp;rendertype=abstract [Accessed Nov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obasky, K., Lewis, N.E. &amp; Church, G.M., 2014. The role of replicates for error mitigation in next-generation sequencing. </w:t>
      </w:r>
      <w:r w:rsidRPr="00750C95">
        <w:rPr>
          <w:rFonts w:ascii="Calibri" w:hAnsi="Calibri"/>
          <w:i/>
          <w:iCs/>
          <w:noProof/>
          <w:sz w:val="22"/>
        </w:rPr>
        <w:t>Nature reviews. Genetics</w:t>
      </w:r>
      <w:r w:rsidRPr="00750C95">
        <w:rPr>
          <w:rFonts w:ascii="Calibri" w:hAnsi="Calibri"/>
          <w:noProof/>
          <w:sz w:val="22"/>
        </w:rPr>
        <w:t>, 15(1), pp.56–62. Available at: http://dx.doi.org/10.1038/nrg3655 [Accessed July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osenthal, P.J., 2013. The interplay between drug resistance and fitness in malaria parasites. </w:t>
      </w:r>
      <w:r w:rsidRPr="00750C95">
        <w:rPr>
          <w:rFonts w:ascii="Calibri" w:hAnsi="Calibri"/>
          <w:i/>
          <w:iCs/>
          <w:noProof/>
          <w:sz w:val="22"/>
        </w:rPr>
        <w:t>Molecular microbiology</w:t>
      </w:r>
      <w:r w:rsidRPr="00750C95">
        <w:rPr>
          <w:rFonts w:ascii="Calibri" w:hAnsi="Calibri"/>
          <w:noProof/>
          <w:sz w:val="22"/>
        </w:rPr>
        <w:t>, 89(6), pp.1025–38. Available at: http://www.pubmedcentral.nih.gov/articlerender.fcgi?artid=3792794&amp;tool=pmcentrez&amp;rendertype=abstract [Accessed April 2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Roy, S.W., Ferreira, M.U. &amp; Hartl, D.L., 2008. Evolution of allelic dimorphism in malarial surface antigens. </w:t>
      </w:r>
      <w:r w:rsidRPr="00750C95">
        <w:rPr>
          <w:rFonts w:ascii="Calibri" w:hAnsi="Calibri"/>
          <w:i/>
          <w:iCs/>
          <w:noProof/>
          <w:sz w:val="22"/>
        </w:rPr>
        <w:t>Heredity</w:t>
      </w:r>
      <w:r w:rsidRPr="00750C95">
        <w:rPr>
          <w:rFonts w:ascii="Calibri" w:hAnsi="Calibri"/>
          <w:noProof/>
          <w:sz w:val="22"/>
        </w:rPr>
        <w:t>, 100(2), pp.103–10. Available at: http://www.ncbi.nlm.nih.gov/pubmed/17021615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Samarakoon, U., Regier, A., et al., 2011. High-throughput 454 resequencing for allele discovery and recombination mapping in Plasmodium falciparum. </w:t>
      </w:r>
      <w:r w:rsidRPr="00750C95">
        <w:rPr>
          <w:rFonts w:ascii="Calibri" w:hAnsi="Calibri"/>
          <w:i/>
          <w:iCs/>
          <w:noProof/>
          <w:sz w:val="22"/>
        </w:rPr>
        <w:t>BMC genomics</w:t>
      </w:r>
      <w:r w:rsidRPr="00750C95">
        <w:rPr>
          <w:rFonts w:ascii="Calibri" w:hAnsi="Calibri"/>
          <w:noProof/>
          <w:sz w:val="22"/>
        </w:rPr>
        <w:t>, 12, p.116. Available at: http://www.pubmedcentral.nih.gov/articlerender.fcgi?artid=3055840&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amarakoon, U., Gonzales, J.M., et al., 2011. The landscape of inherited and de novo copy number variants in a Plasmodium falciparum genetic cross. </w:t>
      </w:r>
      <w:r w:rsidRPr="00750C95">
        <w:rPr>
          <w:rFonts w:ascii="Calibri" w:hAnsi="Calibri"/>
          <w:i/>
          <w:iCs/>
          <w:noProof/>
          <w:sz w:val="22"/>
        </w:rPr>
        <w:t>BMC genomics</w:t>
      </w:r>
      <w:r w:rsidRPr="00750C95">
        <w:rPr>
          <w:rFonts w:ascii="Calibri" w:hAnsi="Calibri"/>
          <w:noProof/>
          <w:sz w:val="22"/>
        </w:rPr>
        <w:t>, 12, p.457. Available at: http://www.pubmedcentral.nih.gov/articlerender.fcgi?artid=3191341&amp;tool=pmcentrez&amp;rendertype=abstract [Accessed October 18,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aunders, I.W., Brohede, J. &amp; Hannan, G.N., 2007. Estimating genotyping error rates from Mendelian errors in SNP array genotypes and their impact on inference. </w:t>
      </w:r>
      <w:r w:rsidRPr="00750C95">
        <w:rPr>
          <w:rFonts w:ascii="Calibri" w:hAnsi="Calibri"/>
          <w:i/>
          <w:iCs/>
          <w:noProof/>
          <w:sz w:val="22"/>
        </w:rPr>
        <w:t>Genomics</w:t>
      </w:r>
      <w:r w:rsidRPr="00750C95">
        <w:rPr>
          <w:rFonts w:ascii="Calibri" w:hAnsi="Calibri"/>
          <w:noProof/>
          <w:sz w:val="22"/>
        </w:rPr>
        <w:t>, 90(3), pp.291–6. Available at: http://www.sciencedirect.com/science/article/pii/S088875430700136X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epúlveda, N. et al., 2013. A Poisson hierarchical modelling approach to detecting copy number variation in sequence coverage data. </w:t>
      </w:r>
      <w:r w:rsidRPr="00750C95">
        <w:rPr>
          <w:rFonts w:ascii="Calibri" w:hAnsi="Calibri"/>
          <w:i/>
          <w:iCs/>
          <w:noProof/>
          <w:sz w:val="22"/>
        </w:rPr>
        <w:t>BMC genomics</w:t>
      </w:r>
      <w:r w:rsidRPr="00750C95">
        <w:rPr>
          <w:rFonts w:ascii="Calibri" w:hAnsi="Calibri"/>
          <w:noProof/>
          <w:sz w:val="22"/>
        </w:rPr>
        <w:t>, 14, p.128. Available at: http://www.pubmedcentral.nih.gov/articlerender.fcgi?artid=3679970&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u, X. et al., 1999. A genetic map and recombination parameters of the human malaria parasite Plasmodium falciparum. </w:t>
      </w:r>
      <w:r w:rsidRPr="00750C95">
        <w:rPr>
          <w:rFonts w:ascii="Calibri" w:hAnsi="Calibri"/>
          <w:i/>
          <w:iCs/>
          <w:noProof/>
          <w:sz w:val="22"/>
        </w:rPr>
        <w:t>Science (New York, N.Y.)</w:t>
      </w:r>
      <w:r w:rsidRPr="00750C95">
        <w:rPr>
          <w:rFonts w:ascii="Calibri" w:hAnsi="Calibri"/>
          <w:noProof/>
          <w:sz w:val="22"/>
        </w:rPr>
        <w:t>, 286(5443), pp.1351–3. Available at: http://www.ncbi.nlm.nih.gov/pubmed/10558988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Su, X., Hayton, K. &amp; Wellems, T.E., 2007. Genetic linkage and association analyses for trait mapping in Plasmodium falciparum. </w:t>
      </w:r>
      <w:r w:rsidRPr="00750C95">
        <w:rPr>
          <w:rFonts w:ascii="Calibri" w:hAnsi="Calibri"/>
          <w:i/>
          <w:iCs/>
          <w:noProof/>
          <w:sz w:val="22"/>
        </w:rPr>
        <w:t>Nature reviews. Genetics</w:t>
      </w:r>
      <w:r w:rsidRPr="00750C95">
        <w:rPr>
          <w:rFonts w:ascii="Calibri" w:hAnsi="Calibri"/>
          <w:noProof/>
          <w:sz w:val="22"/>
        </w:rPr>
        <w:t>, 8(7), pp.497–506. Available at: http://dx.doi.org/10.1038/nrg2126 [Accessed January 20,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Tan, J.C. et al., 2010. Variable numbers of tandem repeats in Plasmodium falciparum genes. </w:t>
      </w:r>
      <w:r w:rsidRPr="00750C95">
        <w:rPr>
          <w:rFonts w:ascii="Calibri" w:hAnsi="Calibri"/>
          <w:i/>
          <w:iCs/>
          <w:noProof/>
          <w:sz w:val="22"/>
        </w:rPr>
        <w:t>Journal of molecular evolution</w:t>
      </w:r>
      <w:r w:rsidRPr="00750C95">
        <w:rPr>
          <w:rFonts w:ascii="Calibri" w:hAnsi="Calibri"/>
          <w:noProof/>
          <w:sz w:val="22"/>
        </w:rPr>
        <w:t>, 71(4), pp.268–78. Available at: http://www.pubmedcentral.nih.gov/articlerender.fcgi?artid=3205454&amp;tool=pmcentrez&amp;rendertype=abstract [Accessed November 2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Valli, A., López-Moya, J.J. &amp; García, J.A., 2007. Recombination and gene duplication in the evolutionary diversification of P1 proteins in the family Potyviridae. </w:t>
      </w:r>
      <w:r w:rsidRPr="00750C95">
        <w:rPr>
          <w:rFonts w:ascii="Calibri" w:hAnsi="Calibri"/>
          <w:i/>
          <w:iCs/>
          <w:noProof/>
          <w:sz w:val="22"/>
        </w:rPr>
        <w:t>The Journal of general virology</w:t>
      </w:r>
      <w:r w:rsidRPr="00750C95">
        <w:rPr>
          <w:rFonts w:ascii="Calibri" w:hAnsi="Calibri"/>
          <w:noProof/>
          <w:sz w:val="22"/>
        </w:rPr>
        <w:t>, 88(Pt 3), pp.1016–28. Available at: http://www.ncbi.nlm.nih.gov/pubmed/17325376 [Accessed May 12, 2015].</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Völker, M. et al., 2010. Copy number variation, chromosome rearrangement, and their association with recombination during avian evolution. </w:t>
      </w:r>
      <w:r w:rsidRPr="00750C95">
        <w:rPr>
          <w:rFonts w:ascii="Calibri" w:hAnsi="Calibri"/>
          <w:i/>
          <w:iCs/>
          <w:noProof/>
          <w:sz w:val="22"/>
        </w:rPr>
        <w:t>Genome research</w:t>
      </w:r>
      <w:r w:rsidRPr="00750C95">
        <w:rPr>
          <w:rFonts w:ascii="Calibri" w:hAnsi="Calibri"/>
          <w:noProof/>
          <w:sz w:val="22"/>
        </w:rPr>
        <w:t>, 20(4), pp.503–11. Available at: http://genome.cshlp.org/content/20/4/503.full [Accessed December 15,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Walker-Jonah, A. et al., 1992. An RFLP map of the Plasmodium falciparum genome, recombination rates and favored linkage groups in a genetic cross. </w:t>
      </w:r>
      <w:r w:rsidRPr="00750C95">
        <w:rPr>
          <w:rFonts w:ascii="Calibri" w:hAnsi="Calibri"/>
          <w:i/>
          <w:iCs/>
          <w:noProof/>
          <w:sz w:val="22"/>
        </w:rPr>
        <w:t>Molecular and biochemical parasitology</w:t>
      </w:r>
      <w:r w:rsidRPr="00750C95">
        <w:rPr>
          <w:rFonts w:ascii="Calibri" w:hAnsi="Calibri"/>
          <w:noProof/>
          <w:sz w:val="22"/>
        </w:rPr>
        <w:t>, 51(2), pp.313–20. Available at: http://www.ncbi.nlm.nih.gov/pubmed/1349423 [Accessed November 19,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Walliker, D. et al., 1987. Genetic analysis of the human malaria parasite Plasmodium falciparum. </w:t>
      </w:r>
      <w:r w:rsidRPr="00750C95">
        <w:rPr>
          <w:rFonts w:ascii="Calibri" w:hAnsi="Calibri"/>
          <w:i/>
          <w:iCs/>
          <w:noProof/>
          <w:sz w:val="22"/>
        </w:rPr>
        <w:t>Science (New York, N.Y.)</w:t>
      </w:r>
      <w:r w:rsidRPr="00750C95">
        <w:rPr>
          <w:rFonts w:ascii="Calibri" w:hAnsi="Calibri"/>
          <w:noProof/>
          <w:sz w:val="22"/>
        </w:rPr>
        <w:t>, 236(4809), pp.1661–6. Available at: http://www.ncbi.nlm.nih.gov/pubmed/3299700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lastRenderedPageBreak/>
        <w:t xml:space="preserve">Wellems, T.E. et al., 1990. Chloroquine resistance not linked to mdr-like genes in a Plasmodium falciparum cross. </w:t>
      </w:r>
      <w:r w:rsidRPr="00750C95">
        <w:rPr>
          <w:rFonts w:ascii="Calibri" w:hAnsi="Calibri"/>
          <w:i/>
          <w:iCs/>
          <w:noProof/>
          <w:sz w:val="22"/>
        </w:rPr>
        <w:t>Nature</w:t>
      </w:r>
      <w:r w:rsidRPr="00750C95">
        <w:rPr>
          <w:rFonts w:ascii="Calibri" w:hAnsi="Calibri"/>
          <w:noProof/>
          <w:sz w:val="22"/>
        </w:rPr>
        <w:t>, 345(6272), pp.253–5. Available at: http://www.ncbi.nlm.nih.gov/pubmed/1970614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Wellems, T.E., Walker-Jonah, A. &amp; Panton, L.J., 1991. Genetic mapping of the chloroquine-resistance locus on Plasmodium falciparum chromosome 7. </w:t>
      </w:r>
      <w:r w:rsidRPr="00750C95">
        <w:rPr>
          <w:rFonts w:ascii="Calibri" w:hAnsi="Calibri"/>
          <w:i/>
          <w:iCs/>
          <w:noProof/>
          <w:sz w:val="22"/>
        </w:rPr>
        <w:t>Proceedings of the National Academy of Sciences of the United States of America</w:t>
      </w:r>
      <w:r w:rsidRPr="00750C95">
        <w:rPr>
          <w:rFonts w:ascii="Calibri" w:hAnsi="Calibri"/>
          <w:noProof/>
          <w:sz w:val="22"/>
        </w:rPr>
        <w:t>, 88(8), pp.3382–6. Available at: http://www.pubmedcentral.nih.gov/articlerender.fcgi?artid=51451&amp;tool=pmcentrez&amp;rendertype=abstract [Accessed November 11,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Youds, J.L. &amp; Boulton, S.J., 2011. The choice in meiosis - defining the factors that influence crossover or non-crossover formation. </w:t>
      </w:r>
      <w:r w:rsidRPr="00750C95">
        <w:rPr>
          <w:rFonts w:ascii="Calibri" w:hAnsi="Calibri"/>
          <w:i/>
          <w:iCs/>
          <w:noProof/>
          <w:sz w:val="22"/>
        </w:rPr>
        <w:t>Journal of cell science</w:t>
      </w:r>
      <w:r w:rsidRPr="00750C95">
        <w:rPr>
          <w:rFonts w:ascii="Calibri" w:hAnsi="Calibri"/>
          <w:noProof/>
          <w:sz w:val="22"/>
        </w:rPr>
        <w:t>, 124(Pt 4), pp.501–13. Available at: http://www.ncbi.nlm.nih.gov/pubmed/21282472 [Accessed December 12, 2014].</w:t>
      </w:r>
    </w:p>
    <w:p w:rsidR="00750C95" w:rsidRPr="00750C95" w:rsidRDefault="00750C95">
      <w:pPr>
        <w:pStyle w:val="NormalWeb"/>
        <w:ind w:left="480" w:hanging="480"/>
        <w:divId w:val="221523993"/>
        <w:rPr>
          <w:rFonts w:ascii="Calibri" w:hAnsi="Calibri"/>
          <w:noProof/>
          <w:sz w:val="22"/>
        </w:rPr>
      </w:pPr>
      <w:r w:rsidRPr="00750C95">
        <w:rPr>
          <w:rFonts w:ascii="Calibri" w:hAnsi="Calibri"/>
          <w:noProof/>
          <w:sz w:val="22"/>
        </w:rPr>
        <w:t xml:space="preserve">Zilversmit, M.M. et al., 2010. Low-complexity regions in Plasmodium falciparum: missing links in the evolution of an extreme genome. </w:t>
      </w:r>
      <w:r w:rsidRPr="00750C95">
        <w:rPr>
          <w:rFonts w:ascii="Calibri" w:hAnsi="Calibri"/>
          <w:i/>
          <w:iCs/>
          <w:noProof/>
          <w:sz w:val="22"/>
        </w:rPr>
        <w:t>Molecular biology and evolution</w:t>
      </w:r>
      <w:r w:rsidRPr="00750C95">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750C95">
      <w:pPr>
        <w:pStyle w:val="NormalWeb"/>
        <w:ind w:left="480" w:hanging="480"/>
        <w:divId w:val="2013098005"/>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0AA0" w:rsidRDefault="004A0AA0" w:rsidP="008B66D9">
      <w:pPr>
        <w:spacing w:after="0" w:line="240" w:lineRule="auto"/>
      </w:pPr>
      <w:r>
        <w:separator/>
      </w:r>
    </w:p>
  </w:endnote>
  <w:endnote w:type="continuationSeparator" w:id="0">
    <w:p w:rsidR="004A0AA0" w:rsidRDefault="004A0AA0"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0AA0" w:rsidRDefault="004A0AA0" w:rsidP="008B66D9">
      <w:pPr>
        <w:spacing w:after="0" w:line="240" w:lineRule="auto"/>
      </w:pPr>
      <w:r>
        <w:separator/>
      </w:r>
    </w:p>
  </w:footnote>
  <w:footnote w:type="continuationSeparator" w:id="0">
    <w:p w:rsidR="004A0AA0" w:rsidRDefault="004A0AA0" w:rsidP="008B66D9">
      <w:pPr>
        <w:spacing w:after="0" w:line="240" w:lineRule="auto"/>
      </w:pPr>
      <w:r>
        <w:continuationSeparator/>
      </w:r>
    </w:p>
  </w:footnote>
  <w:footnote w:id="1">
    <w:p w:rsidR="00750C95" w:rsidRDefault="00750C95">
      <w:pPr>
        <w:pStyle w:val="FootnoteText"/>
      </w:pPr>
      <w:r>
        <w:rPr>
          <w:rStyle w:val="FootnoteReference"/>
        </w:rPr>
        <w:footnoteRef/>
      </w:r>
      <w:r>
        <w:t xml:space="preserve"> MRC Centre for Genomics and Global Health, University of Oxford, Oxford, UK</w:t>
      </w:r>
    </w:p>
  </w:footnote>
  <w:footnote w:id="2">
    <w:p w:rsidR="00750C95" w:rsidRDefault="00750C95">
      <w:pPr>
        <w:pStyle w:val="FootnoteText"/>
      </w:pPr>
      <w:r>
        <w:rPr>
          <w:rStyle w:val="FootnoteReference"/>
        </w:rPr>
        <w:footnoteRef/>
      </w:r>
      <w:r>
        <w:t xml:space="preserve"> Malaria Programme, Wellcome Trust Sanger Institute, Hinxton, UK</w:t>
      </w:r>
    </w:p>
  </w:footnote>
  <w:footnote w:id="3">
    <w:p w:rsidR="00750C95" w:rsidRDefault="00750C95">
      <w:pPr>
        <w:pStyle w:val="FootnoteText"/>
      </w:pPr>
      <w:r>
        <w:rPr>
          <w:rStyle w:val="FootnoteReference"/>
        </w:rPr>
        <w:footnoteRef/>
      </w:r>
      <w:r>
        <w:t xml:space="preserve"> Wellcome Trust Centre for Human Genetics, University of Oxford, Oxford, UK</w:t>
      </w:r>
    </w:p>
  </w:footnote>
  <w:footnote w:id="4">
    <w:p w:rsidR="00750C95" w:rsidRDefault="00750C95">
      <w:pPr>
        <w:pStyle w:val="FootnoteText"/>
      </w:pPr>
      <w:r>
        <w:rPr>
          <w:rStyle w:val="FootnoteReference"/>
        </w:rPr>
        <w:footnoteRef/>
      </w:r>
      <w:r>
        <w:t xml:space="preserve"> Bowdoin College, Brunswick, Maine, USA</w:t>
      </w:r>
    </w:p>
  </w:footnote>
  <w:footnote w:id="5">
    <w:p w:rsidR="00750C95" w:rsidRDefault="00750C95">
      <w:pPr>
        <w:pStyle w:val="FootnoteText"/>
      </w:pPr>
      <w:r>
        <w:rPr>
          <w:rStyle w:val="FootnoteReference"/>
        </w:rPr>
        <w:footnoteRef/>
      </w:r>
      <w:r>
        <w:t xml:space="preserve"> Broad Institute of Harvard and MIT, Cambridge, Massachusetts, USA</w:t>
      </w:r>
    </w:p>
  </w:footnote>
  <w:footnote w:id="6">
    <w:p w:rsidR="00750C95" w:rsidRDefault="00750C95">
      <w:pPr>
        <w:pStyle w:val="FootnoteText"/>
      </w:pPr>
      <w:r>
        <w:rPr>
          <w:rStyle w:val="FootnoteReference"/>
        </w:rPr>
        <w:footnoteRef/>
      </w:r>
      <w:r>
        <w:t xml:space="preserve"> </w:t>
      </w:r>
      <w:r w:rsidRPr="00123EBE">
        <w:t xml:space="preserve">Department of Biochemistry, Medical School, Mount Kenya University, General Kago </w:t>
      </w:r>
      <w:r>
        <w:t>Road, Thika,</w:t>
      </w:r>
      <w:r w:rsidRPr="00123EBE">
        <w:t xml:space="preserve"> Kenya</w:t>
      </w:r>
    </w:p>
  </w:footnote>
  <w:footnote w:id="7">
    <w:p w:rsidR="00750C95" w:rsidRDefault="00750C95">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750C95" w:rsidRDefault="00750C95">
      <w:pPr>
        <w:pStyle w:val="FootnoteText"/>
      </w:pPr>
      <w:r>
        <w:rPr>
          <w:rStyle w:val="FootnoteReference"/>
        </w:rPr>
        <w:footnoteRef/>
      </w:r>
      <w:r>
        <w:t xml:space="preserve"> Eck Institute for Global Health, Department of Biological Sciences, University of Notre Dame, Notre Dame, Indiana, USA</w:t>
      </w:r>
    </w:p>
  </w:footnote>
  <w:footnote w:id="9">
    <w:p w:rsidR="00750C95" w:rsidRDefault="00750C95">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750C95" w:rsidRDefault="00750C95">
      <w:pPr>
        <w:pStyle w:val="FootnoteText"/>
      </w:pPr>
      <w:r>
        <w:rPr>
          <w:rStyle w:val="FootnoteReference"/>
        </w:rPr>
        <w:footnoteRef/>
      </w:r>
      <w:r>
        <w:t xml:space="preserve"> Department of Statistics, University of Oxford, Oxford, UK</w:t>
      </w:r>
    </w:p>
  </w:footnote>
  <w:footnote w:id="11">
    <w:p w:rsidR="00750C95" w:rsidRDefault="00750C95" w:rsidP="0083016F">
      <w:pPr>
        <w:pStyle w:val="FootnoteText"/>
      </w:pPr>
      <w:r>
        <w:rPr>
          <w:rStyle w:val="FootnoteReference"/>
        </w:rPr>
        <w:footnoteRef/>
      </w:r>
      <w:r>
        <w:t xml:space="preserve"> ftp://ngs.sanger.ac.uk/production/pf-crosses/1.0/</w:t>
      </w:r>
    </w:p>
  </w:footnote>
  <w:footnote w:id="12">
    <w:p w:rsidR="00750C95" w:rsidRDefault="00750C95">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750C95" w:rsidRDefault="00750C95">
      <w:pPr>
        <w:pStyle w:val="FootnoteText"/>
      </w:pPr>
      <w:r>
        <w:rPr>
          <w:rStyle w:val="FootnoteReference"/>
        </w:rPr>
        <w:footnoteRef/>
      </w:r>
      <w:r>
        <w:t xml:space="preserve"> https://github.com/alimanfoo/pysamstats</w:t>
      </w:r>
    </w:p>
  </w:footnote>
  <w:footnote w:id="14">
    <w:p w:rsidR="00750C95" w:rsidRDefault="00750C95" w:rsidP="005F76A4">
      <w:pPr>
        <w:pStyle w:val="FootnoteText"/>
      </w:pPr>
      <w:r>
        <w:rPr>
          <w:rStyle w:val="FootnoteReference"/>
        </w:rPr>
        <w:footnoteRef/>
      </w:r>
      <w:r>
        <w:t xml:space="preserve"> Number of independent recombinant progeny that were sequenced as part of this study and yielded usable sequence data. </w:t>
      </w:r>
    </w:p>
  </w:footnote>
  <w:footnote w:id="15">
    <w:p w:rsidR="00750C95" w:rsidRDefault="00750C95"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6">
    <w:p w:rsidR="00750C95" w:rsidRDefault="00750C95"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7">
    <w:p w:rsidR="00750C95" w:rsidRDefault="00750C95" w:rsidP="005F76A4">
      <w:pPr>
        <w:pStyle w:val="FootnoteText"/>
      </w:pPr>
      <w:r>
        <w:rPr>
          <w:rStyle w:val="FootnoteReference"/>
        </w:rPr>
        <w:footnoteRef/>
      </w:r>
      <w:r>
        <w:t xml:space="preserve"> Total number of segregating </w:t>
      </w:r>
      <w:r w:rsidR="0042544D">
        <w:t>INDEL</w:t>
      </w:r>
      <w:r>
        <w:t>s combined from both alignment and assembly calling methods that passed all quality filters.</w:t>
      </w:r>
    </w:p>
  </w:footnote>
  <w:footnote w:id="18">
    <w:p w:rsidR="00750C95" w:rsidRDefault="00750C95"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19">
    <w:p w:rsidR="00750C95" w:rsidRDefault="00750C95" w:rsidP="005F76A4">
      <w:pPr>
        <w:pStyle w:val="FootnoteText"/>
      </w:pPr>
      <w:r>
        <w:rPr>
          <w:rStyle w:val="FootnoteReference"/>
        </w:rPr>
        <w:footnoteRef/>
      </w:r>
      <w:r>
        <w:t xml:space="preserve"> Indel diversity (number of segregating </w:t>
      </w:r>
      <w:r w:rsidR="0042544D">
        <w:t>INDEL</w:t>
      </w:r>
      <w:r>
        <w:t>s per kilo base pair) calculated over 10kb non-overlapping windows within the core genome. Values shown are the median (5-95</w:t>
      </w:r>
      <w:r w:rsidRPr="004815AB">
        <w:rPr>
          <w:vertAlign w:val="superscript"/>
        </w:rPr>
        <w:t>th</w:t>
      </w:r>
      <w:r>
        <w:t xml:space="preserve"> percentile).</w:t>
      </w:r>
    </w:p>
  </w:footnote>
  <w:footnote w:id="20">
    <w:p w:rsidR="00750C95" w:rsidRDefault="00750C95" w:rsidP="005F76A4">
      <w:pPr>
        <w:pStyle w:val="FootnoteText"/>
      </w:pPr>
      <w:r>
        <w:rPr>
          <w:rStyle w:val="FootnoteReference"/>
        </w:rPr>
        <w:footnoteRef/>
      </w:r>
      <w:r>
        <w:t xml:space="preserve"> Average distance between combined SNP and </w:t>
      </w:r>
      <w:r w:rsidR="0042544D">
        <w:t>INDEL</w:t>
      </w:r>
      <w:r>
        <w:t xml:space="preserve"> markers. Values shown are median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2D16"/>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C02A8"/>
    <w:rsid w:val="000C3978"/>
    <w:rsid w:val="000C7198"/>
    <w:rsid w:val="000C7B24"/>
    <w:rsid w:val="000D1E36"/>
    <w:rsid w:val="000D3450"/>
    <w:rsid w:val="000E06C9"/>
    <w:rsid w:val="000E272C"/>
    <w:rsid w:val="000E4015"/>
    <w:rsid w:val="0010383D"/>
    <w:rsid w:val="00105191"/>
    <w:rsid w:val="00107FF0"/>
    <w:rsid w:val="00110DAF"/>
    <w:rsid w:val="001149B3"/>
    <w:rsid w:val="00114AB5"/>
    <w:rsid w:val="00121EF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44D"/>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0AA0"/>
    <w:rsid w:val="004A22CD"/>
    <w:rsid w:val="004A3C93"/>
    <w:rsid w:val="004A6CF5"/>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46EC1"/>
    <w:rsid w:val="00550AD8"/>
    <w:rsid w:val="00557F5B"/>
    <w:rsid w:val="0056071D"/>
    <w:rsid w:val="00572EC2"/>
    <w:rsid w:val="00581853"/>
    <w:rsid w:val="005833BA"/>
    <w:rsid w:val="005A3815"/>
    <w:rsid w:val="005A420C"/>
    <w:rsid w:val="005A5B5E"/>
    <w:rsid w:val="005B37DB"/>
    <w:rsid w:val="005B5119"/>
    <w:rsid w:val="005B671D"/>
    <w:rsid w:val="005B6E1D"/>
    <w:rsid w:val="005C3FF3"/>
    <w:rsid w:val="005D178D"/>
    <w:rsid w:val="005D6D67"/>
    <w:rsid w:val="005D73F0"/>
    <w:rsid w:val="005E4F41"/>
    <w:rsid w:val="005E4F4C"/>
    <w:rsid w:val="005E5FE9"/>
    <w:rsid w:val="005F76A4"/>
    <w:rsid w:val="005F7D85"/>
    <w:rsid w:val="005F7DD3"/>
    <w:rsid w:val="0060093E"/>
    <w:rsid w:val="00601883"/>
    <w:rsid w:val="006018E2"/>
    <w:rsid w:val="00605B08"/>
    <w:rsid w:val="006065AE"/>
    <w:rsid w:val="00607AA0"/>
    <w:rsid w:val="0062071D"/>
    <w:rsid w:val="00622DB4"/>
    <w:rsid w:val="00622F1D"/>
    <w:rsid w:val="00624AF9"/>
    <w:rsid w:val="00630078"/>
    <w:rsid w:val="00635AD4"/>
    <w:rsid w:val="0063600E"/>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0C95"/>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A7E42"/>
    <w:rsid w:val="009C2480"/>
    <w:rsid w:val="009D296D"/>
    <w:rsid w:val="009E0D59"/>
    <w:rsid w:val="009E1600"/>
    <w:rsid w:val="009E51A2"/>
    <w:rsid w:val="009E5648"/>
    <w:rsid w:val="009E5C7B"/>
    <w:rsid w:val="009F1864"/>
    <w:rsid w:val="009F3202"/>
    <w:rsid w:val="009F34F8"/>
    <w:rsid w:val="009F3C0F"/>
    <w:rsid w:val="00A00035"/>
    <w:rsid w:val="00A04460"/>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50A39"/>
    <w:rsid w:val="00A55587"/>
    <w:rsid w:val="00A6066D"/>
    <w:rsid w:val="00A72CFF"/>
    <w:rsid w:val="00A74395"/>
    <w:rsid w:val="00A75769"/>
    <w:rsid w:val="00A80866"/>
    <w:rsid w:val="00A87178"/>
    <w:rsid w:val="00A9279B"/>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2ECE"/>
    <w:rsid w:val="00BA317B"/>
    <w:rsid w:val="00BA4DCF"/>
    <w:rsid w:val="00BB0C47"/>
    <w:rsid w:val="00BB10EC"/>
    <w:rsid w:val="00BB14AF"/>
    <w:rsid w:val="00BC5A53"/>
    <w:rsid w:val="00BD2070"/>
    <w:rsid w:val="00BD7C23"/>
    <w:rsid w:val="00BE0BCD"/>
    <w:rsid w:val="00BE1CB2"/>
    <w:rsid w:val="00BE5D41"/>
    <w:rsid w:val="00BF4505"/>
    <w:rsid w:val="00BF518B"/>
    <w:rsid w:val="00BF5714"/>
    <w:rsid w:val="00BF5E41"/>
    <w:rsid w:val="00BF5E5E"/>
    <w:rsid w:val="00C03BD9"/>
    <w:rsid w:val="00C130CA"/>
    <w:rsid w:val="00C15FC0"/>
    <w:rsid w:val="00C208FD"/>
    <w:rsid w:val="00C21A3B"/>
    <w:rsid w:val="00C24654"/>
    <w:rsid w:val="00C24746"/>
    <w:rsid w:val="00C32810"/>
    <w:rsid w:val="00C37853"/>
    <w:rsid w:val="00C42374"/>
    <w:rsid w:val="00C4455E"/>
    <w:rsid w:val="00C44746"/>
    <w:rsid w:val="00C47636"/>
    <w:rsid w:val="00C50688"/>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4426"/>
    <w:rsid w:val="00D16D18"/>
    <w:rsid w:val="00D246DE"/>
    <w:rsid w:val="00D24847"/>
    <w:rsid w:val="00D24B5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1296E"/>
    <w:rsid w:val="00E13949"/>
    <w:rsid w:val="00E1484F"/>
    <w:rsid w:val="00E174F7"/>
    <w:rsid w:val="00E224EF"/>
    <w:rsid w:val="00E23718"/>
    <w:rsid w:val="00E25470"/>
    <w:rsid w:val="00E32851"/>
    <w:rsid w:val="00E3669F"/>
    <w:rsid w:val="00E36A4E"/>
    <w:rsid w:val="00E4440B"/>
    <w:rsid w:val="00E52F83"/>
    <w:rsid w:val="00E551B5"/>
    <w:rsid w:val="00E63D8E"/>
    <w:rsid w:val="00E65A8F"/>
    <w:rsid w:val="00E73835"/>
    <w:rsid w:val="00E81244"/>
    <w:rsid w:val="00E843DF"/>
    <w:rsid w:val="00E852B4"/>
    <w:rsid w:val="00E90EAE"/>
    <w:rsid w:val="00E91A85"/>
    <w:rsid w:val="00EA015D"/>
    <w:rsid w:val="00EA1963"/>
    <w:rsid w:val="00EA3CED"/>
    <w:rsid w:val="00EB143B"/>
    <w:rsid w:val="00EB473F"/>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11424"/>
    <w:rsid w:val="00F12BE6"/>
    <w:rsid w:val="00F1438E"/>
    <w:rsid w:val="00F230BE"/>
    <w:rsid w:val="00F23B0D"/>
    <w:rsid w:val="00F2574B"/>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sChild>
                                                                                                                                                                                                                                                                                                                                                                                                                                                                                                                                                                                                                                                                                                                                                                                                                                                            <w:div w:id="221523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7DB1BB-5488-4D1A-A0F4-3EB9439C1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4</TotalTime>
  <Pages>1</Pages>
  <Words>78618</Words>
  <Characters>448123</Characters>
  <Application>Microsoft Office Word</Application>
  <DocSecurity>0</DocSecurity>
  <Lines>3734</Lines>
  <Paragraphs>105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5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21</cp:revision>
  <cp:lastPrinted>2015-06-24T15:35:00Z</cp:lastPrinted>
  <dcterms:created xsi:type="dcterms:W3CDTF">2014-11-21T18:07:00Z</dcterms:created>
  <dcterms:modified xsi:type="dcterms:W3CDTF">2015-06-24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